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E913C5" w14:textId="22422899" w:rsidR="00F93CF9" w:rsidRDefault="00F93CF9" w:rsidP="00DE1BD4">
      <w:pPr>
        <w:pStyle w:val="Heading1"/>
        <w:rPr>
          <w:rFonts w:ascii="Times New Roman" w:hAnsi="Times New Roman" w:cs="Times New Roman"/>
          <w:b/>
          <w:color w:val="auto"/>
          <w:lang w:eastAsia="en-GB"/>
        </w:rPr>
      </w:pPr>
      <w:bookmarkStart w:id="0" w:name="_Toc18065044"/>
      <w:bookmarkStart w:id="1" w:name="_Toc18065043"/>
      <w:r>
        <w:rPr>
          <w:rFonts w:ascii="Times New Roman" w:hAnsi="Times New Roman" w:cs="Times New Roman"/>
          <w:b/>
          <w:color w:val="auto"/>
          <w:lang w:eastAsia="en-GB"/>
        </w:rPr>
        <w:t>Introduction</w:t>
      </w:r>
    </w:p>
    <w:p w14:paraId="5AC8EE23" w14:textId="51A5E257" w:rsidR="00DE1BD4" w:rsidRPr="00DE1BD4" w:rsidRDefault="00DE1BD4" w:rsidP="00DE1BD4">
      <w:pPr>
        <w:pStyle w:val="Heading1"/>
        <w:rPr>
          <w:rFonts w:ascii="Times New Roman" w:hAnsi="Times New Roman" w:cs="Times New Roman"/>
          <w:b/>
          <w:color w:val="auto"/>
          <w:lang w:eastAsia="en-GB"/>
        </w:rPr>
      </w:pPr>
      <w:r w:rsidRPr="00DE1BD4">
        <w:rPr>
          <w:rFonts w:ascii="Times New Roman" w:hAnsi="Times New Roman" w:cs="Times New Roman"/>
          <w:b/>
          <w:color w:val="auto"/>
          <w:lang w:eastAsia="en-GB"/>
        </w:rPr>
        <w:t>Material and Methods</w:t>
      </w:r>
      <w:bookmarkEnd w:id="1"/>
      <w:r w:rsidRPr="00DE1BD4">
        <w:rPr>
          <w:rFonts w:ascii="Times New Roman" w:hAnsi="Times New Roman" w:cs="Times New Roman"/>
          <w:b/>
          <w:color w:val="auto"/>
          <w:lang w:eastAsia="en-GB"/>
        </w:rPr>
        <w:t xml:space="preserve">                             </w:t>
      </w:r>
    </w:p>
    <w:p w14:paraId="5F041760" w14:textId="3EE7B99F" w:rsidR="00EB22E6" w:rsidRPr="00445A39" w:rsidRDefault="00EB22E6" w:rsidP="00EB22E6">
      <w:pPr>
        <w:pStyle w:val="Heading2"/>
        <w:rPr>
          <w:rFonts w:ascii="Times New Roman" w:hAnsi="Times New Roman" w:cs="Times New Roman"/>
          <w:lang w:eastAsia="en-GB"/>
        </w:rPr>
      </w:pPr>
      <w:r w:rsidRPr="00445A39">
        <w:rPr>
          <w:rFonts w:ascii="Times New Roman" w:hAnsi="Times New Roman" w:cs="Times New Roman"/>
          <w:lang w:eastAsia="en-GB"/>
        </w:rPr>
        <w:t>Collection methods, data sources</w:t>
      </w:r>
      <w:bookmarkEnd w:id="0"/>
    </w:p>
    <w:p w14:paraId="175752B3" w14:textId="5BD80FB0" w:rsidR="00EB22E6" w:rsidRDefault="00EB22E6" w:rsidP="00EB22E6">
      <w:pPr>
        <w:rPr>
          <w:lang w:eastAsia="en-GB"/>
        </w:rPr>
      </w:pPr>
      <w:r w:rsidRPr="00445A39">
        <w:rPr>
          <w:lang w:eastAsia="en-GB"/>
        </w:rPr>
        <w:t xml:space="preserve">Our data are facts of species presence and abundance on various islands and the surrounding mainland. For all Aegean islands included in our analysis except Skyros we used published data, especially from a series of papers by Volker </w:t>
      </w:r>
      <w:proofErr w:type="spellStart"/>
      <w:r w:rsidRPr="00445A39">
        <w:rPr>
          <w:lang w:eastAsia="en-GB"/>
        </w:rPr>
        <w:t>Assing</w:t>
      </w:r>
      <w:proofErr w:type="spellEnd"/>
      <w:r w:rsidRPr="00445A39">
        <w:rPr>
          <w:lang w:eastAsia="en-GB"/>
        </w:rPr>
        <w:t xml:space="preserve"> on the </w:t>
      </w:r>
      <w:proofErr w:type="spellStart"/>
      <w:r w:rsidRPr="00445A39">
        <w:rPr>
          <w:lang w:eastAsia="en-GB"/>
        </w:rPr>
        <w:t>staphylinid</w:t>
      </w:r>
      <w:proofErr w:type="spellEnd"/>
      <w:r w:rsidRPr="00445A39">
        <w:rPr>
          <w:lang w:eastAsia="en-GB"/>
        </w:rPr>
        <w:t xml:space="preserve"> fauna of the islands Chios </w:t>
      </w:r>
      <w:r w:rsidRPr="00445A39">
        <w:rPr>
          <w:lang w:eastAsia="en-GB"/>
        </w:rPr>
        <w:fldChar w:fldCharType="begin" w:fldLock="1"/>
      </w:r>
      <w:r w:rsidRPr="00445A39">
        <w:rPr>
          <w:lang w:eastAsia="en-GB"/>
        </w:rPr>
        <w:instrText>ADDIN CSL_CITATION {"citationItems":[{"id":"ITEM-1","itemData":{"ISBN":"0253-116X","abstract":"A study of 931 specimens of Staphylinidae collected in the Greek island Karpathos in December 2015 and January 2016 yielded 59 species, among them eight undescribed island-endemic species and three first records from Greece. A checklist including also previously recorded species is provided. The currently known fauna of Karpathos is composed of 69 species of Staphylinidae and shows stronger affinities to the fauna of Turkey and the Aegean islands off the Turkish coast than to Crete and mainland Greece (including the Peloponnisos). Ten species (14.5 %) are island endemics, three of which (two of the Pselaphinae and one of the Scydmaeninae) are undescribed. Two myrmecophilous species that were previously considered island endemics of Crete and Rhodos, respectively, are present also in Karpathos. Oxypoda (Atlantoxypoda) bicornuta ASSING nov.sp. of the Aleocharinae, Medon carpathius ASSING nov.sp. of the M petrochilosi subgroup (Paederinae), as well as Cephennium (Phennecium) kerpense MEYBOHM nov.sp., Euconnus (Tetramelus) kerpensis MEYBOHM nov.sp., and Stenichnus (Stenichnus) kerpensis MEYBOHM nov.sp. of the Scydmaeninae are described and illustrated. In an appendix, Oxypoda (Atlantoxypoda) bistirpata ASSING nov.sp. (southern Anatolia), a close relative of O. bicornuta, is described and illustrated.","author":[{"dropping-particle":"","family":"Assing","given":"Volker","non-dropping-particle":"","parse-names":false,"suffix":""}],"container-title":"Linzer Biologische Beitraege","id":"ITEM-1","issue":"1","issued":{"date-parts":[["2015"]]},"page":"43-55","title":"On the Staphylinidae of the Greek island Chios ( Insecta : Coleoptera )","type":"article-journal","volume":"47"},"uris":["http://www.mendeley.com/documents/?uuid=0f973077-b89b-428d-9b32-afa1bb163412"]},{"id":"ITEM-2","itemData":{"abstract":"A field trip to the Greek island Lesbos conducted in spring 2016 yielded a total of 1640 specimens belonging to 169 species of Staphylinidae. Nine new species are described and illustrated: Myllaena lesbia ASSING sp.n., Aloconota (Aloconota) aegaea ASSING sp.n. (also recorded from Samos), and A. (A.) lesbia ASSING sp.n. of the Aleocharinae, Sunius potti ASSING sp.n. of the Paederinae, Bryaxis lesbius BRACHAT sp.n., Bythinus simplicipalpis BRACHAT sp.n., Protamaurops assingi BRACHAT sp.n., and Tychus lesbius BRACHAT sp.n. of the Pselaphinae, and Stenichnus (Stenichnus) lesbius MEYBOHM sp.n. of the Scydmaeninae. The new species of Paederinae, Pselaphinae, and Scyd- maeninae are most likely endemic to Lesbos. Evidence suggests that Quedius henroti COIFFAIT, 1970, previously considered an endemic of Lesbos, is in fact distributed in the Pelopónnisos rather than in Lesbos. A comprehensive list of the named and unnamed species currently known from Lesbos is provided. Numerous described species are reported from the island for the first time, eight of them represent first records from Greece. The known staphylinid fauna of Lesbos currently includes 199 species, 184 named and 15 unnamed, unidentified, or tentatively identified. Nine (5 %) of the named species and at least two of the unnamed Pselaphinae and Scydmaeninae are hypothesized to be endemic to the island. Thus, despite greater overall diversity and a generally similar composition, the fauna of Lesbos includes fewer island endemics than that of the geographically close and significantly smaller island Samos. As was to be expected, the fauna of Lesbos displays close affiliations with that of the adjacent Turkish mainland. Several species reach their westernmost distribution limit in this island (some of them also in Chios and Samos). As many as six myrmecophilous species have been recorded from Lesbos, five of them associated with Messor spp. and one with Cataglyphis nodus (BRULLÉ, 1833). In an appendix, Ocalea brachyptera FAGEL, 1971 is reported from Chios, the first record of this species from Greece. Aloconota (Aloconota) samia ASSING sp.n. (Samos) of the Aleocharinae and Stenichnus (Stenichnus) chius MEYBOHM sp.n. (Chios) of the Scydmaeninae are described and illustrated.","author":[{"dropping-particle":"","family":"Assing","given":"Volker","non-dropping-particle":"","parse-names":false,"suffix":""}],"container-title":"Koleopterologische Rundschau","id":"ITEM-2","issued":{"date-parts":[["2016"]]},"page":"103-138","title":"On the Staphylinidae of the Greek island Lesbos II, with supplementary notes on the fauna of Samos and Chios","type":"article-journal","volume":"86"},"uris":["http://www.mendeley.com/documents/?uuid=4bf7577e-eed2-424e-b886-70eeb834fa12"]}],"mendeley":{"formattedCitation":"(Assing, 2015a, 2016a)","plainTextFormattedCitation":"(Assing, 2015a, 2016a)","previouslyFormattedCitation":"(Assing, 2015a, 2016a)"},"properties":{"noteIndex":0},"schema":"https://github.com/citation-style-language/schema/raw/master/csl-citation.json"}</w:instrText>
      </w:r>
      <w:r w:rsidRPr="00445A39">
        <w:rPr>
          <w:lang w:eastAsia="en-GB"/>
        </w:rPr>
        <w:fldChar w:fldCharType="separate"/>
      </w:r>
      <w:r w:rsidRPr="00445A39">
        <w:rPr>
          <w:noProof/>
          <w:lang w:eastAsia="en-GB"/>
        </w:rPr>
        <w:t>(Assing, 2015a, 2016a)</w:t>
      </w:r>
      <w:r w:rsidRPr="00445A39">
        <w:rPr>
          <w:lang w:eastAsia="en-GB"/>
        </w:rPr>
        <w:fldChar w:fldCharType="end"/>
      </w:r>
      <w:r w:rsidRPr="00445A39">
        <w:rPr>
          <w:lang w:eastAsia="en-GB"/>
        </w:rPr>
        <w:t xml:space="preserve">, Corfu </w:t>
      </w:r>
      <w:r w:rsidRPr="00445A39">
        <w:rPr>
          <w:lang w:eastAsia="en-GB"/>
        </w:rPr>
        <w:fldChar w:fldCharType="begin" w:fldLock="1"/>
      </w:r>
      <w:r w:rsidRPr="00445A39">
        <w:rPr>
          <w:lang w:eastAsia="en-GB"/>
        </w:rPr>
        <w:instrText>ADDIN CSL_CITATION {"citationItems":[{"id":"ITEM-1","itemData":{"DOI":"10.21248/contrib.entomol.68.1.031-067","abstract":"A study of nearly 10,000 specimens of Staphylinidae collected in the Ionian island Corfu, Greece, in late spring 2017 yielded more than 233 species. Additional, previously unpublished records of 66 named species are reported from the island. Two species are described and illustrated: Borboropora corcyrana Assing spec. nov. of the Aleocharinae and Ocypus corcyranus Assing spec. nov. of the Staphylininae. As many as 118 named species are reported from Corfu for the first time, 21 of these species represent first records from Greece. One name is revalidated and six names are synonymized: Euplectus jonicus Meggiolaro, 1966 (revalidated) = E. jonicus corcyreus Meggiolaro, 1966, syn. nov.; Mycetoporus punctipennis Scriba, 1868 = M. insulanus Luze, 1901, syn. nov.; Anotylus tetracarinatus (Block, 1799) = A. corcyranus (Coiffait, 1968), syn. nov.; Bledius corniger Rosenhauer, 1856 = B. bubalus Gistel, 1857, syn. nov.; Paederus littoralis Gravenhorst, 1802 = P. pelikani Reitter, 1884, syn. nov.; Leptacinus batychrus (Gyllenhal, 1827) = Phacophallus corcyranus Bordoni, 2017, syn. nov. Including reliable previous literature records and the new records reported in the present paper, 446 named species (plus additional unnamed species) are currently known from Corfu. Thus, the known fauna of this island is significantly more diverse than those of other East Mediterranean islands, including the much larger Cyprus. A checklist of the Staphylinidae fauna of Corfu is provided. Although at present 18 species and subspecies have been recorded exclusively from Corfu, most of them are unlikely to represent island endemics; three of these species are of doubtful taxonomic status. Nomenclatural acts Borboropora","author":[{"dropping-particle":"","family":"Assing","given":"Volker","non-dropping-particle":"","parse-names":false,"suffix":""},{"dropping-particle":"","family":"Brachat","given":"Volker","non-dropping-particle":"","parse-names":false,"suffix":""},{"dropping-particle":"","family":"Meybohm","given":"Heinrich","non-dropping-particle":"","parse-names":false,"suffix":""}],"container-title":"Beiträge zur Entomologie","id":"ITEM-1","issue":"1","issued":{"date-parts":[["2018"]]},"page":"31-67","title":"On the Staphylinidae of the Greek island Corfu (Insecta : Coleoptera)","type":"article-journal","volume":"68"},"uris":["http://www.mendeley.com/documents/?uuid=32d571f3-bb18-4c79-bb49-fba0b03f2869"]}],"mendeley":{"formattedCitation":"(Assing et al., 2018)","plainTextFormattedCitation":"(Assing et al., 2018)","previouslyFormattedCitation":"(Assing et al., 2018)"},"properties":{"noteIndex":0},"schema":"https://github.com/citation-style-language/schema/raw/master/csl-citation.json"}</w:instrText>
      </w:r>
      <w:r w:rsidRPr="00445A39">
        <w:rPr>
          <w:lang w:eastAsia="en-GB"/>
        </w:rPr>
        <w:fldChar w:fldCharType="separate"/>
      </w:r>
      <w:r w:rsidRPr="00445A39">
        <w:rPr>
          <w:noProof/>
          <w:lang w:eastAsia="en-GB"/>
        </w:rPr>
        <w:t>(Assing et al., 2018)</w:t>
      </w:r>
      <w:r w:rsidRPr="00445A39">
        <w:rPr>
          <w:lang w:eastAsia="en-GB"/>
        </w:rPr>
        <w:fldChar w:fldCharType="end"/>
      </w:r>
      <w:r w:rsidRPr="00445A39">
        <w:rPr>
          <w:lang w:eastAsia="en-GB"/>
        </w:rPr>
        <w:t xml:space="preserve">, Crete </w:t>
      </w:r>
      <w:r w:rsidRPr="00445A39">
        <w:rPr>
          <w:lang w:eastAsia="en-GB"/>
        </w:rPr>
        <w:fldChar w:fldCharType="begin" w:fldLock="1"/>
      </w:r>
      <w:r w:rsidRPr="00445A39">
        <w:rPr>
          <w:lang w:eastAsia="en-GB"/>
        </w:rPr>
        <w:instrText>ADDIN CSL_CITATION {"citationItems":[{"id":"ITEM-1","itemData":{"abstract":"Approximately 105 species of Staphylinidae collected in spring 2012 are reported from the eastern and central parts of the Greek island Crete. Nine species, seven of Aleocharinae and two of Paederinae, are described and illus- trated. Three of them are associated with ants, at least seven are probably locally endemic: Myrmecopora (Myrme- copora) idana n. sp. (Psiloritis; associated with Messor sp.), Aloconota (Aloconota) brachyptera n. sp. (Dikti Oros, Psiloritis), Geostiba (Sipalotricha) diktiana n. sp. (Dikti Oros), Dinusa cretica n. sp. (Dikti Oros; associated with Messor sp.), Oxypoda (Bessopora) idana n. sp. (Psiloritis), Tectusa diktiana n. sp. (Dikti Oros), T. thriptica n. sp. (Orno Thriptis), Astenus (Eurysunius) thripticus n. sp. (Orno Thriptis; associated with Tetramorium sp.), and Sunius diktianus n. sp. (Dikti Oros). The sexual characters of several previously described species are illustrated. A checklist of the 63 named endemic species and subspecies of Crete is provided. The zoogeographic affiliations of the Cretan endemics are discussed.","author":[{"dropping-particle":"","family":"Assing","given":"Volker","non-dropping-particle":"","parse-names":false,"suffix":""}],"container-title":"Stuttgarter Beiträge zur Naturkunde, Serie A (Biologie)","id":"ITEM-1","issue":"IV","issued":{"date-parts":[["2013"]]},"page":"83-102","title":"On the Staphylinidae (Coleoptera) of Crete , Greece","type":"article-journal","volume":"30"},"uris":["http://www.mendeley.com/documents/?uuid=ff27399c-a6ea-4fc7-90f3-e5fd865bcdb1"]},{"id":"ITEM-2","itemData":{"abstract":"Approximately 110 species of Staphylinidae collected in 2013 and 2014 are reported from the Greek island Crete. Seven species of Aleocharinae (four species), Paederinae (one species), and Staphylininae (two species) are described and illustrated, five of them are probably local endemics: Bellatheta albimontis n. sp. (Lefka Ori), B. idana n. sp. (Psiloritis), Geostiba (Sipalotricha) paulexsecta n. sp. (Psiloritis), Myrmecopora (Myrmecopora) thriptica n. sp. (Orno Thriptis; associated with Messor sp.), Sunius thripticus n. sp. (Orno Thriptis), Quedius prae- cisus n. sp. (Orno Thriptis, but probably more widespread in Crete), and Xantholinus erinaceus n. sp. (several localities). The sexual characters of some previously described species are illustrated. The following synonymy is proposed: Quedius nemoralis Baudi di Selve, 1848 = Q. candicus Coiffait, 1976, n. syn. The genus Bellatheta Rou- bal, 1928 is reported from Crete for the first time. Some previous records are rectified. The diversity and biogeo- graphy of the endemic species of Crete is discussed. A revised list of the 67 currently known named endemic (sub-) species of Staphylinidae of Crete is provided.","author":[{"dropping-particle":"","family":"Assing","given":"Volker","non-dropping-particle":"","parse-names":false,"suffix":""}],"container-title":"Stuttgarter Beiträge zur Naturkunde, Serie A (Biologie)","id":"ITEM-2","issue":"IV","issued":{"date-parts":[["2015"]]},"page":"95-112","title":"On the Staphylinidae (Coleoptera) of Crete II. Seven new species, a new synonymy, and additional records","type":"article-journal","volume":"30"},"uris":["http://www.mendeley.com/documents/?uuid=11a4fe15-0f34-48f8-b2b2-8876eb6a392d"]}],"mendeley":{"formattedCitation":"(Assing, 2013a, 2015b)","plainTextFormattedCitation":"(Assing, 2013a, 2015b)","previouslyFormattedCitation":"(Assing, 2013a, 2015b)"},"properties":{"noteIndex":0},"schema":"https://github.com/citation-style-language/schema/raw/master/csl-citation.json"}</w:instrText>
      </w:r>
      <w:r w:rsidRPr="00445A39">
        <w:rPr>
          <w:lang w:eastAsia="en-GB"/>
        </w:rPr>
        <w:fldChar w:fldCharType="separate"/>
      </w:r>
      <w:r w:rsidRPr="00445A39">
        <w:rPr>
          <w:noProof/>
          <w:lang w:eastAsia="en-GB"/>
        </w:rPr>
        <w:t>(Assing, 2013a, 2015b)</w:t>
      </w:r>
      <w:r w:rsidRPr="00445A39">
        <w:rPr>
          <w:lang w:eastAsia="en-GB"/>
        </w:rPr>
        <w:fldChar w:fldCharType="end"/>
      </w:r>
      <w:r w:rsidRPr="00445A39">
        <w:rPr>
          <w:lang w:eastAsia="en-GB"/>
        </w:rPr>
        <w:t xml:space="preserve">, Cyprus </w:t>
      </w:r>
      <w:r w:rsidRPr="00445A39">
        <w:rPr>
          <w:lang w:eastAsia="en-GB"/>
        </w:rPr>
        <w:fldChar w:fldCharType="begin" w:fldLock="1"/>
      </w:r>
      <w:r w:rsidRPr="00445A39">
        <w:rPr>
          <w:lang w:eastAsia="en-GB"/>
        </w:rPr>
        <w:instrText>ADDIN CSL_CITATION {"citationItems":[{"id":"ITEM-1","itemData":{"author":[{"dropping-particle":"","family":"Assing","given":"Volker","non-dropping-particle":"","parse-names":false,"suffix":""},{"dropping-particle":"","family":"Wunderle","given":"Paul","non-dropping-particle":"","parse-names":false,"suffix":""}],"container-title":"Entomologische Zeitschrift","id":"ITEM-1","issue":"2","issued":{"date-parts":[["2001"]]},"page":"34-41","title":"On the Staphylinidae of Cyprus (Coleoptera)","type":"article-journal","volume":"111"},"uris":["http://www.mendeley.com/documents/?uuid=a489bb2a-42ba-4b86-8ece-a11a5eef3908"]},{"id":"ITEM-2","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2","issue":"1","issued":{"date-parts":[["2017"]]},"page":"191-205","title":"On the Staphylinidae of the Greek island Kos, with an appendix on Carabidae and additional records from other islands (Insecta: Coleoptera)","type":"article-journal","volume":"49"},"uris":["http://www.mendeley.com/documents/?uuid=a295f084-342b-4def-9bc6-d7dc93a58d01"]},{"id":"ITEM-3","itemData":{"DOI":"10.1111/j.1365-2427.2011.02604.x","ISBN":"1365-2427","ISSN":"00465070","abstract":"Alevonota flexa nov.sp. (Cyprus) is described and illustrated. Additional records of four species are reported, among them several new country records. Alevonota japonica (CAMERON, 1933), a species with a remarkable sexual dimorphism of head shape and eye size, is illustrated, based on new material from Hokkaido.","author":[{"dropping-particle":"","family":"Assing","given":"Volker","non-dropping-particle":"","parse-names":false,"suffix":""}],"container-title":"Linzer Biologische Beitraege","id":"ITEM-3","issue":"1","issued":{"date-parts":[["2017"]]},"page":"229-234","title":"A revision of the Alevonota species of the Palaearctic region. II. A new species from Cyprus and additional records (Coleoptera: Staphylinidae: Aleocharinae)","type":"article-journal","volume":"49"},"uris":["http://www.mendeley.com/documents/?uuid=4a82500d-83fc-4a68-bfb0-59f899f836e8"]}],"mendeley":{"formattedCitation":"(Assing, 2017b, 2017a; Assing and Wunderle, 2001)","plainTextFormattedCitation":"(Assing, 2017b, 2017a; Assing and Wunderle, 2001)","previouslyFormattedCitation":"(Assing, 2017b, 2017a; Assing and Wunderle, 2001)"},"properties":{"noteIndex":0},"schema":"https://github.com/citation-style-language/schema/raw/master/csl-citation.json"}</w:instrText>
      </w:r>
      <w:r w:rsidRPr="00445A39">
        <w:rPr>
          <w:lang w:eastAsia="en-GB"/>
        </w:rPr>
        <w:fldChar w:fldCharType="separate"/>
      </w:r>
      <w:r w:rsidRPr="00445A39">
        <w:rPr>
          <w:noProof/>
          <w:lang w:eastAsia="en-GB"/>
        </w:rPr>
        <w:t>(Assing, 2017b, 2017a; Assing and Wunderle, 2001)</w:t>
      </w:r>
      <w:r w:rsidRPr="00445A39">
        <w:rPr>
          <w:lang w:eastAsia="en-GB"/>
        </w:rPr>
        <w:fldChar w:fldCharType="end"/>
      </w:r>
      <w:r w:rsidRPr="00445A39">
        <w:rPr>
          <w:lang w:eastAsia="en-GB"/>
        </w:rPr>
        <w:t xml:space="preserve">, Ikaria </w:t>
      </w:r>
      <w:r w:rsidRPr="00445A39">
        <w:rPr>
          <w:lang w:eastAsia="en-GB"/>
        </w:rPr>
        <w:fldChar w:fldCharType="begin" w:fldLock="1"/>
      </w:r>
      <w:r w:rsidRPr="00445A39">
        <w:rPr>
          <w:lang w:eastAsia="en-GB"/>
        </w:rPr>
        <w:instrText>ADDIN CSL_CITATION {"citationItems":[{"id":"ITEM-1","itemData":{"abstract":"A field trip to the Greek islands Ikaría and Samos conducted in spring 2017 yielded a total of 1266 adult specimens belonging to 106 species of Staphylinidae. Nine species, eight of them island endemics, are described and illustrated: Geostiba (Tropogastrosipalia) perdita ASSING sp.n. (Ikaría) of the Aleocharinae, Amauronyx assingi BRACHAT sp.n. (Ikaría), Euplectus meybohmi BRACHAT sp.n. (Samos), Faronus icariensis BRACHAT sp.n. (Ikaría), Paratychus kerkisicus BRACHAT sp.n. (Samos: Oros Kerkis), and Tychus icariensis BRACHAT sp.n. (Ikaría) of the Pselaphinae, and Euconnus (Tetramelus) ambelosicus MEYBOHM sp.n. (Samos: Oros Ambelos), E. (T.) samius MEYBOHM sp.n. (Samos; Turkey: Aydin: Dilek Dağ), and E. (T.) kerkisicus MEYBOHM sp.n. (Samos: Oros Kerkis) of the Scydmaeninae. One species, Thinobius micros FAUVEL, 1871, is reported from Greece for the first time. A comprehensive and updated list of the named and unnamed species currently known from Ikaría and Samos is provided. Numerous described species are reported from Ikaría for the first time and 19 species are newly recorded from Samos. The known staphylinid fauna of Samos currently includes 157 species, that of Ikaría 70 species. Endemic species account for 11 % of the total fauna in Samos (17 species; seven of Pselaphinae, two of Aleocharinae, five of Scydmaeninae, and three of Paederinae) and 10 % in Ikaría (seven species; four of Pselaphinae, one of Aleocharinae, and two of Scydmaeninae). Six of the endemic species from Samos (three of Pselaphinae and three of Scydmaeninae) and two endemic species from Ikaría (Scydmaeninae) are unnamed. Approximately half of the species recorded from Ikaría are not known from Samos. The diversity of the Ikarian fauna is greatest in the central (oldest) part of the island.","author":[{"dropping-particle":"","family":"Assing","given":"Volker","non-dropping-particle":"","parse-names":false,"suffix":""}],"container-title":"Koleopterologische Rundschau","id":"ITEM-1","issued":{"date-parts":[["2017"]]},"page":"89-116","title":"On the Staphylinidae of the Greek island Ikaría, with supplementary notes on the fauna of Samos (Coleoptera: Staphylinidae)","type":"article-journal","volume":"87"},"uris":["http://www.mendeley.com/documents/?uuid=29ac456e-30e7-4712-829b-5de10e190a57"]}],"mendeley":{"formattedCitation":"(Assing, 2017c)","plainTextFormattedCitation":"(Assing, 2017c)","previouslyFormattedCitation":"(Assing, 2017c)"},"properties":{"noteIndex":0},"schema":"https://github.com/citation-style-language/schema/raw/master/csl-citation.json"}</w:instrText>
      </w:r>
      <w:r w:rsidRPr="00445A39">
        <w:rPr>
          <w:lang w:eastAsia="en-GB"/>
        </w:rPr>
        <w:fldChar w:fldCharType="separate"/>
      </w:r>
      <w:r w:rsidRPr="00445A39">
        <w:rPr>
          <w:noProof/>
          <w:lang w:eastAsia="en-GB"/>
        </w:rPr>
        <w:t>(Assing, 2017c)</w:t>
      </w:r>
      <w:r w:rsidRPr="00445A39">
        <w:rPr>
          <w:lang w:eastAsia="en-GB"/>
        </w:rPr>
        <w:fldChar w:fldCharType="end"/>
      </w:r>
      <w:r w:rsidRPr="00445A39">
        <w:rPr>
          <w:lang w:eastAsia="en-GB"/>
        </w:rPr>
        <w:t xml:space="preserve">, Karpathos </w:t>
      </w:r>
      <w:r w:rsidRPr="00445A39">
        <w:rPr>
          <w:lang w:eastAsia="en-GB"/>
        </w:rPr>
        <w:fldChar w:fldCharType="begin" w:fldLock="1"/>
      </w:r>
      <w:r w:rsidRPr="00445A39">
        <w:rPr>
          <w:lang w:eastAsia="en-GB"/>
        </w:rPr>
        <w:instrText>ADDIN CSL_CITATION {"citationItems":[{"id":"ITEM-1","itemData":{"abstract":"A b s t r a c t : A study of 931 specimens of Staphylinidae collected in the Greek island Karpathos in December 2015 and January 2016 yielded 59 species, among them eight undescribed island-endemic species and three first records from Greece. A checklist including also previously recorded species is provided. The currently known fauna of Karpathos is composed of 69 species of Staphylinidae and shows stronger affinities to the fauna of Turkey and the Aegean islands off the Turkish coast than to Crete and mainland Greece (including the Pelopónnisos). Ten species (14.5 %) are island endemics, three of which (two of the Pselaphinae and one of the Scydmaeninae) are undescribed. Two myrmecophilous species that were previously considered island endemics of Crete and Rhodos, respectively, are present also in Karpathos. Oxypoda (Atlantoxypoda) bicornuta ASSING nov.sp. of the Aleocharinae, Medon carpathius ASSING nov.sp. of the M. petrochilosi subgroup (Paederinae), as well as Cephennium (Phennecium) kerpense MEYBOHM nov.sp., Euconnus (Tetramelus) kerpensis MEYBOHM nov.sp., and Stenichnus (Stenichnus) kerpensis MEYBOHM nov.sp. of the Scydmaeninae are described and illustrated. In an appendix, Oxypoda (Atlantoxypoda) bistirpata ASSING nov.sp. (southern Anatolia), a close relative of O. bicornuta, is described and illustrated.","author":[{"dropping-particle":"","family":"Assing","given":"Volker","non-dropping-particle":"","parse-names":false,"suffix":""}],"container-title":"Linzer Biologische Beitraege","id":"ITEM-1","issue":"1","issued":{"date-parts":[["2016"]]},"page":"253-263","title":"On the Staphylinidae of the Greek island Karpathos (Insecta: Coleoptera)","type":"article-journal","volume":"48"},"uris":["http://www.mendeley.com/documents/?uuid=07d7709d-1b3f-452d-a7fb-b8b652d9513a"]}],"mendeley":{"formattedCitation":"(Assing, 2016b)","plainTextFormattedCitation":"(Assing, 2016b)","previouslyFormattedCitation":"(Assing, 2016b)"},"properties":{"noteIndex":0},"schema":"https://github.com/citation-style-language/schema/raw/master/csl-citation.json"}</w:instrText>
      </w:r>
      <w:r w:rsidRPr="00445A39">
        <w:rPr>
          <w:lang w:eastAsia="en-GB"/>
        </w:rPr>
        <w:fldChar w:fldCharType="separate"/>
      </w:r>
      <w:r w:rsidRPr="00445A39">
        <w:rPr>
          <w:noProof/>
          <w:lang w:eastAsia="en-GB"/>
        </w:rPr>
        <w:t>(Assing, 2016b)</w:t>
      </w:r>
      <w:r w:rsidRPr="00445A39">
        <w:rPr>
          <w:lang w:eastAsia="en-GB"/>
        </w:rPr>
        <w:fldChar w:fldCharType="end"/>
      </w:r>
      <w:r w:rsidRPr="00445A39">
        <w:rPr>
          <w:lang w:eastAsia="en-GB"/>
        </w:rPr>
        <w:t xml:space="preserve">, Kos </w:t>
      </w:r>
      <w:r w:rsidRPr="00445A39">
        <w:rPr>
          <w:lang w:eastAsia="en-GB"/>
        </w:rPr>
        <w:fldChar w:fldCharType="begin" w:fldLock="1"/>
      </w:r>
      <w:r w:rsidRPr="00445A39">
        <w:rPr>
          <w:lang w:eastAsia="en-GB"/>
        </w:rPr>
        <w:instrText>ADDIN CSL_CITATION {"citationItems":[{"id":"ITEM-1","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1","issue":"1","issued":{"date-parts":[["2017"]]},"page":"191-205","title":"On the Staphylinidae of the Greek island Kos, with an appendix on Carabidae and additional records from other islands (Insecta: Coleoptera)","type":"article-journal","volume":"49"},"uris":["http://www.mendeley.com/documents/?uuid=a295f084-342b-4def-9bc6-d7dc93a58d01"]}],"mendeley":{"formattedCitation":"(Assing, 2017a)","plainTextFormattedCitation":"(Assing, 2017a)","previouslyFormattedCitation":"(Assing, 2017a)"},"properties":{"noteIndex":0},"schema":"https://github.com/citation-style-language/schema/raw/master/csl-citation.json"}</w:instrText>
      </w:r>
      <w:r w:rsidRPr="00445A39">
        <w:rPr>
          <w:lang w:eastAsia="en-GB"/>
        </w:rPr>
        <w:fldChar w:fldCharType="separate"/>
      </w:r>
      <w:r w:rsidRPr="00445A39">
        <w:rPr>
          <w:noProof/>
          <w:lang w:eastAsia="en-GB"/>
        </w:rPr>
        <w:t>(Assing, 2017a)</w:t>
      </w:r>
      <w:r w:rsidRPr="00445A39">
        <w:rPr>
          <w:lang w:eastAsia="en-GB"/>
        </w:rPr>
        <w:fldChar w:fldCharType="end"/>
      </w:r>
      <w:r w:rsidRPr="00445A39">
        <w:rPr>
          <w:lang w:eastAsia="en-GB"/>
        </w:rPr>
        <w:t xml:space="preserve">, Lesbos </w:t>
      </w:r>
      <w:r w:rsidRPr="00445A39">
        <w:rPr>
          <w:lang w:eastAsia="en-GB"/>
        </w:rPr>
        <w:fldChar w:fldCharType="begin" w:fldLock="1"/>
      </w:r>
      <w:r w:rsidRPr="00445A39">
        <w:rPr>
          <w:lang w:eastAsia="en-GB"/>
        </w:rPr>
        <w:instrText>ADDIN CSL_CITATION {"citationItems":[{"id":"ITEM-1","itemData":{"ISSN":"0253-116X","abstract":"Abstract : Based on an examination of recently collected material, more than 70 species of Staphylinidae are reported from Lesbos island (Greece), among them four first records from Greece. Rugilus lesbius sp.n. and Oxypoda lesbia sp.n. are described, illustrated, and distinguished from similar congeners.","author":[{"dropping-particle":"","family":"Assing","given":"Volker","non-dropping-particle":"","parse-names":false,"suffix":""}],"container-title":"Linzer biol. Beitr.","id":"ITEM-1","issue":"2","issued":{"date-parts":[["2005"]]},"page":"1035-1046","title":"Two new species and new records of Staphylinidae from the Greek island Lesbos (Insecta: Coleoptera)","type":"article-journal","volume":"37"},"uris":["http://www.mendeley.com/documents/?uuid=108892be-762b-4b95-8374-3e847c95493b"]},{"id":"ITEM-2","itemData":{"abstract":"A field trip to the Greek island Lesbos conducted in spring 2016 yielded a total of 1640 specimens belonging to 169 species of Staphylinidae. Nine new species are described and illustrated: Myllaena lesbia ASSING sp.n., Aloconota (Aloconota) aegaea ASSING sp.n. (also recorded from Samos), and A. (A.) lesbia ASSING sp.n. of the Aleocharinae, Sunius potti ASSING sp.n. of the Paederinae, Bryaxis lesbius BRACHAT sp.n., Bythinus simplicipalpis BRACHAT sp.n., Protamaurops assingi BRACHAT sp.n., and Tychus lesbius BRACHAT sp.n. of the Pselaphinae, and Stenichnus (Stenichnus) lesbius MEYBOHM sp.n. of the Scydmaeninae. The new species of Paederinae, Pselaphinae, and Scyd- maeninae are most likely endemic to Lesbos. Evidence suggests that Quedius henroti COIFFAIT, 1970, previously considered an endemic of Lesbos, is in fact distributed in the Pelopónnisos rather than in Lesbos. A comprehensive list of the named and unnamed species currently known from Lesbos is provided. Numerous described species are reported from the island for the first time, eight of them represent first records from Greece. The known staphylinid fauna of Lesbos currently includes 199 species, 184 named and 15 unnamed, unidentified, or tentatively identified. Nine (5 %) of the named species and at least two of the unnamed Pselaphinae and Scydmaeninae are hypothesized to be endemic to the island. Thus, despite greater overall diversity and a generally similar composition, the fauna of Lesbos includes fewer island endemics than that of the geographically close and significantly smaller island Samos. As was to be expected, the fauna of Lesbos displays close affiliations with that of the adjacent Turkish mainland. Several species reach their westernmost distribution limit in this island (some of them also in Chios and Samos). As many as six myrmecophilous species have been recorded from Lesbos, five of them associated with Messor spp. and one with Cataglyphis nodus (BRULLÉ, 1833). In an appendix, Ocalea brachyptera FAGEL, 1971 is reported from Chios, the first record of this species from Greece. Aloconota (Aloconota) samia ASSING sp.n. (Samos) of the Aleocharinae and Stenichnus (Stenichnus) chius MEYBOHM sp.n. (Chios) of the Scydmaeninae are described and illustrated.","author":[{"dropping-particle":"","family":"Assing","given":"Volker","non-dropping-particle":"","parse-names":false,"suffix":""}],"container-title":"Koleopterologische Rundschau","id":"ITEM-2","issued":{"date-parts":[["2016"]]},"page":"103-138","title":"On the Staphylinidae of the Greek island Lesbos II, with supplementary notes on the fauna of Samos and Chios","type":"article-journal","volume":"86"},"uris":["http://www.mendeley.com/documents/?uuid=4bf7577e-eed2-424e-b886-70eeb834fa12"]},{"id":"ITEM-3","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3","issue":"1","issued":{"date-parts":[["2017"]]},"page":"191-205","title":"On the Staphylinidae of the Greek island Kos, with an appendix on Carabidae and additional records from other islands (Insecta: Coleoptera)","type":"article-journal","volume":"49"},"uris":["http://www.mendeley.com/documents/?uuid=a295f084-342b-4def-9bc6-d7dc93a58d01"]}],"mendeley":{"formattedCitation":"(Assing, 2005, 2016a, 2017a)","plainTextFormattedCitation":"(Assing, 2005, 2016a, 2017a)","previouslyFormattedCitation":"(Assing, 2005, 2016a, 2017a)"},"properties":{"noteIndex":0},"schema":"https://github.com/citation-style-language/schema/raw/master/csl-citation.json"}</w:instrText>
      </w:r>
      <w:r w:rsidRPr="00445A39">
        <w:rPr>
          <w:lang w:eastAsia="en-GB"/>
        </w:rPr>
        <w:fldChar w:fldCharType="separate"/>
      </w:r>
      <w:r w:rsidRPr="00445A39">
        <w:rPr>
          <w:noProof/>
          <w:lang w:eastAsia="en-GB"/>
        </w:rPr>
        <w:t>(Assing, 2005, 2016a, 2017a)</w:t>
      </w:r>
      <w:r w:rsidRPr="00445A39">
        <w:rPr>
          <w:lang w:eastAsia="en-GB"/>
        </w:rPr>
        <w:fldChar w:fldCharType="end"/>
      </w:r>
      <w:r w:rsidRPr="00445A39">
        <w:rPr>
          <w:lang w:eastAsia="en-GB"/>
        </w:rPr>
        <w:t xml:space="preserve">, Rhodes </w:t>
      </w:r>
      <w:r w:rsidRPr="00445A39">
        <w:rPr>
          <w:lang w:eastAsia="en-GB"/>
        </w:rPr>
        <w:fldChar w:fldCharType="begin" w:fldLock="1"/>
      </w:r>
      <w:r w:rsidRPr="00445A39">
        <w:rPr>
          <w:lang w:eastAsia="en-GB"/>
        </w:rPr>
        <w:instrText>ADDIN CSL_CITATION {"citationItems":[{"id":"ITEM-1","itemData":{"author":[{"dropping-particle":"","family":"Assing","given":"Volker","non-dropping-particle":"","parse-names":false,"suffix":""}],"container-title":"Linzer biol. Beitr.","id":"ITEM-1","issue":"2","issued":{"date-parts":[["2013"]]},"page":"1587-1613","title":"On the Staphylinidae of Rhodes, Greece","type":"article-journal","volume":"45"},"uris":["http://www.mendeley.com/documents/?uuid=b1aa0005-7574-45c6-a7dc-883055299d82"]},{"id":"ITEM-2","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2","issue":"1","issued":{"date-parts":[["2017"]]},"page":"191-205","title":"On the Staphylinidae of the Greek island Kos, with an appendix on Carabidae and additional records from other islands (Insecta: Coleoptera)","type":"article-journal","volume":"49"},"uris":["http://www.mendeley.com/documents/?uuid=a295f084-342b-4def-9bc6-d7dc93a58d01"]}],"mendeley":{"formattedCitation":"(Assing, 2013b, 2017a)","plainTextFormattedCitation":"(Assing, 2013b, 2017a)","previouslyFormattedCitation":"(Assing, 2013b, 2017a)"},"properties":{"noteIndex":0},"schema":"https://github.com/citation-style-language/schema/raw/master/csl-citation.json"}</w:instrText>
      </w:r>
      <w:r w:rsidRPr="00445A39">
        <w:rPr>
          <w:lang w:eastAsia="en-GB"/>
        </w:rPr>
        <w:fldChar w:fldCharType="separate"/>
      </w:r>
      <w:r w:rsidRPr="00445A39">
        <w:rPr>
          <w:noProof/>
          <w:lang w:eastAsia="en-GB"/>
        </w:rPr>
        <w:t>(Assing, 2013b, 2017a)</w:t>
      </w:r>
      <w:r w:rsidRPr="00445A39">
        <w:rPr>
          <w:lang w:eastAsia="en-GB"/>
        </w:rPr>
        <w:fldChar w:fldCharType="end"/>
      </w:r>
      <w:r w:rsidRPr="00445A39">
        <w:rPr>
          <w:lang w:eastAsia="en-GB"/>
        </w:rPr>
        <w:t xml:space="preserve"> and Samos </w:t>
      </w:r>
      <w:r w:rsidRPr="00445A39">
        <w:rPr>
          <w:lang w:eastAsia="en-GB"/>
        </w:rPr>
        <w:fldChar w:fldCharType="begin" w:fldLock="1"/>
      </w:r>
      <w:r w:rsidRPr="00445A39">
        <w:rPr>
          <w:lang w:eastAsia="en-GB"/>
        </w:rPr>
        <w:instrText>ADDIN CSL_CITATION {"citationItems":[{"id":"ITEM-1","itemData":{"ISBN":"0253-116X","abstract":"A recent field trip to the Greek island Samos yielded 1322 specimens belonging to at least 117 species of Staphylinidae. Three species are described and illustrated: Geostiba (Tropogastrosipalia) plici- pennis sp.n. (Oros Ambelos) and Oxypoda (Bessopora) kerkisica sp.n. (Oros Kerkis) of the Aleochar- inae, and Sunius ambelosicus sp.n. (Oros Ambelos) of the Paederinae. Geostiba plicipennis is the first representative of the speciose subgenus Tropogastrosipalia SCHEERPELTZ, 1951 to be recorded from an island. Including the Pselaphinae and Scydmaeninae collected by Volker Brachat and Heinrich Meybohm in 2003, as well as previous literature records, at least 136 species of Staphylinidae are currently known from Samos, 103 of them named and positively identified, 15 undescribed (five of the Pselaphinae and ten of the Scydmaeninae), eight tentatively identified, and at least ten unidentified. Six species are reported from Greece for the first time. The remarkably diverse staphylinid fauna of Samos includes as many as 18 species that have been recorded exclusively from this island and are most likely island-endemic, some of them even locally endemic. However, only seven of these species have been named; the remainder is pending description. Xantholinus chiosicus ASSING, 2015, a species previously hypothesized to be endemic to Chios, is recorded also from Samos. The diversity of the staphylinid fauna of Samos is evidently greater than that of other North Aegean islands; it appears to be even greater than that of the much larger island Rhodes, an observation that may be explained with the geography, geology, and ecological characteristics of Samos. A comprehensive list of the named and unnamed species currently known from Samos is provided.","author":[{"dropping-particle":"","family":"Assing","given":"Volker","non-dropping-particle":"","parse-names":false,"suffix":""}],"container-title":"Koleopterologische Rundschau","id":"ITEM-1","issued":{"date-parts":[["2015"]]},"page":"81-102","title":"On the Staphylinidae of the Greek island Samos (Coleoptera: Staphylinidae)","type":"article-journal","volume":"85"},"uris":["http://www.mendeley.com/documents/?uuid=66d3f8c4-15b1-4990-9601-b91498992f01"]},{"id":"ITEM-2","itemData":{"abstract":"A field trip to the Greek island Lesbos conducted in spring 2016 yielded a total of 1640 specimens belonging to 169 species of Staphylinidae. Nine new species are described and illustrated: Myllaena lesbia ASSING sp.n., Aloconota (Aloconota) aegaea ASSING sp.n. (also recorded from Samos), and A. (A.) lesbia ASSING sp.n. of the Aleocharinae, Sunius potti ASSING sp.n. of the Paederinae, Bryaxis lesbius BRACHAT sp.n., Bythinus simplicipalpis BRACHAT sp.n., Protamaurops assingi BRACHAT sp.n., and Tychus lesbius BRACHAT sp.n. of the Pselaphinae, and Stenichnus (Stenichnus) lesbius MEYBOHM sp.n. of the Scydmaeninae. The new species of Paederinae, Pselaphinae, and Scyd- maeninae are most likely endemic to Lesbos. Evidence suggests that Quedius henroti COIFFAIT, 1970, previously considered an endemic of Lesbos, is in fact distributed in the Pelopónnisos rather than in Lesbos. A comprehensive list of the named and unnamed species currently known from Lesbos is provided. Numerous described species are reported from the island for the first time, eight of them represent first records from Greece. The known staphylinid fauna of Lesbos currently includes 199 species, 184 named and 15 unnamed, unidentified, or tentatively identified. Nine (5 %) of the named species and at least two of the unnamed Pselaphinae and Scydmaeninae are hypothesized to be endemic to the island. Thus, despite greater overall diversity and a generally similar composition, the fauna of Lesbos includes fewer island endemics than that of the geographically close and significantly smaller island Samos. As was to be expected, the fauna of Lesbos displays close affiliations with that of the adjacent Turkish mainland. Several species reach their westernmost distribution limit in this island (some of them also in Chios and Samos). As many as six myrmecophilous species have been recorded from Lesbos, five of them associated with Messor spp. and one with Cataglyphis nodus (BRULLÉ, 1833). In an appendix, Ocalea brachyptera FAGEL, 1971 is reported from Chios, the first record of this species from Greece. Aloconota (Aloconota) samia ASSING sp.n. (Samos) of the Aleocharinae and Stenichnus (Stenichnus) chius MEYBOHM sp.n. (Chios) of the Scydmaeninae are described and illustrated.","author":[{"dropping-particle":"","family":"Assing","given":"Volker","non-dropping-particle":"","parse-names":false,"suffix":""}],"container-title":"Koleopterologische Rundschau","id":"ITEM-2","issued":{"date-parts":[["2016"]]},"page":"103-138","title":"On the Staphylinidae of the Greek island Lesbos II, with supplementary notes on the fauna of Samos and Chios","type":"article-journal","volume":"86"},"uris":["http://www.mendeley.com/documents/?uuid=4bf7577e-eed2-424e-b886-70eeb834fa12"]},{"id":"ITEM-3","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3","issue":"1","issued":{"date-parts":[["2017"]]},"page":"191-205","title":"On the Staphylinidae of the Greek island Kos, with an appendix on Carabidae and additional records from other islands (Insecta: Coleoptera)","type":"article-journal","volume":"49"},"uris":["http://www.mendeley.com/documents/?uuid=a295f084-342b-4def-9bc6-d7dc93a58d01"]}],"mendeley":{"formattedCitation":"(Assing, 2015c, 2016a, 2017a)","plainTextFormattedCitation":"(Assing, 2015c, 2016a, 2017a)","previouslyFormattedCitation":"(Assing, 2015c, 2016a, 2017a)"},"properties":{"noteIndex":0},"schema":"https://github.com/citation-style-language/schema/raw/master/csl-citation.json"}</w:instrText>
      </w:r>
      <w:r w:rsidRPr="00445A39">
        <w:rPr>
          <w:lang w:eastAsia="en-GB"/>
        </w:rPr>
        <w:fldChar w:fldCharType="separate"/>
      </w:r>
      <w:r w:rsidRPr="00445A39">
        <w:rPr>
          <w:noProof/>
          <w:lang w:eastAsia="en-GB"/>
        </w:rPr>
        <w:t>(Assing, 2015c, 2016a, 2017a)</w:t>
      </w:r>
      <w:r w:rsidRPr="00445A39">
        <w:rPr>
          <w:lang w:eastAsia="en-GB"/>
        </w:rPr>
        <w:fldChar w:fldCharType="end"/>
      </w:r>
      <w:r w:rsidRPr="00445A39">
        <w:rPr>
          <w:lang w:eastAsia="en-GB"/>
        </w:rPr>
        <w:t xml:space="preserve">. All islands we used for our analyses have been marked on the map below (figure 1), where Skyros is marked with red. For Skyros we used specimens collected in </w:t>
      </w:r>
      <w:r>
        <w:rPr>
          <w:lang w:eastAsia="en-GB"/>
        </w:rPr>
        <w:t>during two trips, one in 2015 and one in 2019 (Other paper)</w:t>
      </w:r>
      <w:r w:rsidRPr="00445A39">
        <w:rPr>
          <w:lang w:eastAsia="en-GB"/>
        </w:rPr>
        <w:t>.</w:t>
      </w:r>
    </w:p>
    <w:p w14:paraId="0ADEADC1" w14:textId="514E823C" w:rsidR="00DE1BD4" w:rsidRDefault="00DE1BD4" w:rsidP="00EB22E6">
      <w:pPr>
        <w:rPr>
          <w:lang w:eastAsia="en-GB"/>
        </w:rPr>
      </w:pPr>
      <w:r w:rsidRPr="00445A39">
        <w:rPr>
          <w:noProof/>
          <w:lang w:eastAsia="en-GB"/>
        </w:rPr>
        <w:drawing>
          <wp:inline distT="0" distB="0" distL="0" distR="0" wp14:anchorId="294580B3" wp14:editId="07D18ABC">
            <wp:extent cx="5731510" cy="4234337"/>
            <wp:effectExtent l="0" t="0" r="2540" b="0"/>
            <wp:docPr id="17" name="Picture 17" descr="https://lh6.googleusercontent.com/gQ7QmM_iXTZNWxZtYxoCuMGJ-QdQx405MfusqwEZEKI4R34uYBzbOGGQpDfcNjIsQS1GHcrUjWxagvItz75oGEq1xZqOKRuZGRbD3UurE4JR3gW-4yk9or91CTplQpSfN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s://lh6.googleusercontent.com/gQ7QmM_iXTZNWxZtYxoCuMGJ-QdQx405MfusqwEZEKI4R34uYBzbOGGQpDfcNjIsQS1GHcrUjWxagvItz75oGEq1xZqOKRuZGRbD3UurE4JR3gW-4yk9or91CTplQpSfNw"/>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731510" cy="4234337"/>
                    </a:xfrm>
                    <a:prstGeom prst="rect">
                      <a:avLst/>
                    </a:prstGeom>
                    <a:noFill/>
                    <a:ln>
                      <a:noFill/>
                    </a:ln>
                  </pic:spPr>
                </pic:pic>
              </a:graphicData>
            </a:graphic>
          </wp:inline>
        </w:drawing>
      </w:r>
    </w:p>
    <w:p w14:paraId="62ACD1E9" w14:textId="15AAC463" w:rsidR="00DE1BD4" w:rsidRPr="00445A39" w:rsidRDefault="00DE1BD4" w:rsidP="00DE1BD4">
      <w:pPr>
        <w:pStyle w:val="Caption"/>
      </w:pPr>
      <w:r w:rsidRPr="00445A39">
        <w:rPr>
          <w:sz w:val="20"/>
          <w:szCs w:val="20"/>
        </w:rPr>
        <w:t xml:space="preserve">Figure </w:t>
      </w:r>
      <w:r>
        <w:rPr>
          <w:sz w:val="20"/>
          <w:szCs w:val="20"/>
        </w:rPr>
        <w:t>1</w:t>
      </w:r>
      <w:r w:rsidRPr="00445A39">
        <w:rPr>
          <w:sz w:val="20"/>
          <w:szCs w:val="20"/>
        </w:rPr>
        <w:t>.</w:t>
      </w:r>
      <w:r w:rsidRPr="00445A39">
        <w:t xml:space="preserve"> </w:t>
      </w:r>
      <w:r w:rsidRPr="00445A39">
        <w:rPr>
          <w:b w:val="0"/>
        </w:rPr>
        <w:t xml:space="preserve">Aegean islands with data on Staphylinidae used for our analyses. Marked in red is our focal island Skyros (1). Marked in black are the islands Lesbos (2), Chios (3), Ikaria (4), Samos (5), Kos (6), </w:t>
      </w:r>
      <w:proofErr w:type="spellStart"/>
      <w:r w:rsidRPr="00445A39">
        <w:rPr>
          <w:b w:val="0"/>
        </w:rPr>
        <w:t>Rhodos</w:t>
      </w:r>
      <w:proofErr w:type="spellEnd"/>
      <w:r w:rsidRPr="00445A39">
        <w:rPr>
          <w:b w:val="0"/>
        </w:rPr>
        <w:t xml:space="preserve"> (7), Karpathos (8), Crete (9) </w:t>
      </w:r>
      <w:r w:rsidRPr="00445A39">
        <w:rPr>
          <w:b w:val="0"/>
        </w:rPr>
        <w:lastRenderedPageBreak/>
        <w:t xml:space="preserve">and Cyprus (10). </w:t>
      </w:r>
      <w:r w:rsidRPr="00DE1BD4">
        <w:rPr>
          <w:b w:val="0"/>
          <w:color w:val="FF0000"/>
        </w:rPr>
        <w:t xml:space="preserve">Corfu (11) is located on the opposite side of the </w:t>
      </w:r>
      <w:proofErr w:type="spellStart"/>
      <w:r w:rsidRPr="00DE1BD4">
        <w:rPr>
          <w:b w:val="0"/>
          <w:color w:val="FF0000"/>
        </w:rPr>
        <w:t>greek</w:t>
      </w:r>
      <w:proofErr w:type="spellEnd"/>
      <w:r w:rsidRPr="00DE1BD4">
        <w:rPr>
          <w:b w:val="0"/>
          <w:color w:val="FF0000"/>
        </w:rPr>
        <w:t xml:space="preserve"> mainland, and a direction towards its location has been indicated by an arrow.</w:t>
      </w:r>
    </w:p>
    <w:p w14:paraId="4BE72A49" w14:textId="77777777" w:rsidR="00DE1BD4" w:rsidRDefault="00DE1BD4" w:rsidP="00EB22E6">
      <w:pPr>
        <w:rPr>
          <w:lang w:eastAsia="en-GB"/>
        </w:rPr>
      </w:pPr>
    </w:p>
    <w:p w14:paraId="239A12F5" w14:textId="77777777" w:rsidR="00EB22E6" w:rsidRPr="00445A39" w:rsidRDefault="00EB22E6" w:rsidP="00EB22E6">
      <w:pPr>
        <w:pStyle w:val="Heading2"/>
        <w:rPr>
          <w:rFonts w:ascii="Times New Roman" w:hAnsi="Times New Roman" w:cs="Times New Roman"/>
          <w:lang w:eastAsia="en-GB"/>
        </w:rPr>
      </w:pPr>
      <w:bookmarkStart w:id="2" w:name="_Toc18065045"/>
      <w:r w:rsidRPr="00445A39">
        <w:rPr>
          <w:rFonts w:ascii="Times New Roman" w:hAnsi="Times New Roman" w:cs="Times New Roman"/>
          <w:lang w:eastAsia="en-GB"/>
        </w:rPr>
        <w:t>Rarefaction Curves</w:t>
      </w:r>
      <w:bookmarkEnd w:id="2"/>
      <w:r w:rsidRPr="00445A39">
        <w:rPr>
          <w:rFonts w:ascii="Times New Roman" w:hAnsi="Times New Roman" w:cs="Times New Roman"/>
          <w:lang w:eastAsia="en-GB"/>
        </w:rPr>
        <w:t xml:space="preserve"> </w:t>
      </w:r>
    </w:p>
    <w:p w14:paraId="68D5FB5F" w14:textId="2BE2C728" w:rsidR="00EB22E6" w:rsidRPr="00445A39" w:rsidRDefault="00EB22E6" w:rsidP="00EB22E6">
      <w:pPr>
        <w:rPr>
          <w:lang w:eastAsia="en-GB"/>
        </w:rPr>
      </w:pPr>
      <w:r w:rsidRPr="00445A39">
        <w:rPr>
          <w:lang w:eastAsia="en-GB"/>
        </w:rPr>
        <w:t xml:space="preserve">When we work with the species lists of </w:t>
      </w:r>
      <w:r>
        <w:rPr>
          <w:lang w:eastAsia="en-GB"/>
        </w:rPr>
        <w:t>any given</w:t>
      </w:r>
      <w:r w:rsidRPr="00445A39">
        <w:rPr>
          <w:lang w:eastAsia="en-GB"/>
        </w:rPr>
        <w:t xml:space="preserve"> </w:t>
      </w:r>
      <w:r w:rsidRPr="00445A39">
        <w:rPr>
          <w:lang w:eastAsia="en-GB"/>
        </w:rPr>
        <w:t>islands,</w:t>
      </w:r>
      <w:r w:rsidRPr="00445A39">
        <w:rPr>
          <w:lang w:eastAsia="en-GB"/>
        </w:rPr>
        <w:t xml:space="preserve"> we assume they</w:t>
      </w:r>
      <w:r w:rsidR="002E13F3">
        <w:rPr>
          <w:lang w:eastAsia="en-GB"/>
        </w:rPr>
        <w:t xml:space="preserve"> are representative</w:t>
      </w:r>
      <w:r w:rsidRPr="00445A39">
        <w:rPr>
          <w:lang w:eastAsia="en-GB"/>
        </w:rPr>
        <w:t xml:space="preserve"> </w:t>
      </w:r>
      <w:r w:rsidR="002E13F3">
        <w:rPr>
          <w:lang w:eastAsia="en-GB"/>
        </w:rPr>
        <w:t xml:space="preserve">of </w:t>
      </w:r>
      <w:r w:rsidRPr="00445A39">
        <w:rPr>
          <w:lang w:eastAsia="en-GB"/>
        </w:rPr>
        <w:t xml:space="preserve">the actual fauna. </w:t>
      </w:r>
      <w:r w:rsidR="002E13F3">
        <w:rPr>
          <w:lang w:eastAsia="en-GB"/>
        </w:rPr>
        <w:t xml:space="preserve">In order to estimate whether this is </w:t>
      </w:r>
      <w:proofErr w:type="gramStart"/>
      <w:r w:rsidR="002E13F3">
        <w:rPr>
          <w:lang w:eastAsia="en-GB"/>
        </w:rPr>
        <w:t>actually true</w:t>
      </w:r>
      <w:proofErr w:type="gramEnd"/>
      <w:r w:rsidR="002E13F3">
        <w:rPr>
          <w:lang w:eastAsia="en-GB"/>
        </w:rPr>
        <w:t xml:space="preserve"> </w:t>
      </w:r>
      <w:r w:rsidRPr="00445A39">
        <w:rPr>
          <w:lang w:eastAsia="en-GB"/>
        </w:rPr>
        <w:t>for each</w:t>
      </w:r>
      <w:r w:rsidR="002E13F3">
        <w:rPr>
          <w:lang w:eastAsia="en-GB"/>
        </w:rPr>
        <w:t xml:space="preserve"> of the islands investigated,</w:t>
      </w:r>
      <w:r w:rsidRPr="00445A39">
        <w:rPr>
          <w:lang w:eastAsia="en-GB"/>
        </w:rPr>
        <w:t xml:space="preserve"> we use rarefaction curves that show whether the current sampling effort </w:t>
      </w:r>
      <w:r w:rsidR="002E13F3">
        <w:rPr>
          <w:lang w:eastAsia="en-GB"/>
        </w:rPr>
        <w:t>on</w:t>
      </w:r>
      <w:r w:rsidRPr="00445A39">
        <w:rPr>
          <w:lang w:eastAsia="en-GB"/>
        </w:rPr>
        <w:t xml:space="preserve"> the Aegean islands under consideration has been sufficient or whether some islands will need </w:t>
      </w:r>
      <w:r w:rsidR="002E13F3">
        <w:rPr>
          <w:lang w:eastAsia="en-GB"/>
        </w:rPr>
        <w:t xml:space="preserve">additional </w:t>
      </w:r>
      <w:r w:rsidRPr="00445A39">
        <w:rPr>
          <w:lang w:eastAsia="en-GB"/>
        </w:rPr>
        <w:t xml:space="preserve">sampling before we can get something </w:t>
      </w:r>
      <w:r w:rsidR="002E13F3">
        <w:rPr>
          <w:lang w:eastAsia="en-GB"/>
        </w:rPr>
        <w:t>approaching</w:t>
      </w:r>
      <w:r w:rsidRPr="00445A39">
        <w:rPr>
          <w:lang w:eastAsia="en-GB"/>
        </w:rPr>
        <w:t xml:space="preserve"> a true species list. </w:t>
      </w:r>
      <w:r w:rsidR="002E13F3">
        <w:rPr>
          <w:lang w:eastAsia="en-GB"/>
        </w:rPr>
        <w:t xml:space="preserve">In relation to </w:t>
      </w:r>
      <w:r w:rsidRPr="00445A39">
        <w:rPr>
          <w:lang w:eastAsia="en-GB"/>
        </w:rPr>
        <w:t>this</w:t>
      </w:r>
      <w:r w:rsidR="002E13F3">
        <w:rPr>
          <w:lang w:eastAsia="en-GB"/>
        </w:rPr>
        <w:t>,</w:t>
      </w:r>
      <w:r w:rsidRPr="00445A39">
        <w:rPr>
          <w:lang w:eastAsia="en-GB"/>
        </w:rPr>
        <w:t xml:space="preserve"> we will also attempt to compare the amount of work needed to get truly representative species lists </w:t>
      </w:r>
      <w:r w:rsidR="002E13F3">
        <w:rPr>
          <w:lang w:eastAsia="en-GB"/>
        </w:rPr>
        <w:t>for the islands</w:t>
      </w:r>
      <w:r w:rsidRPr="00445A39">
        <w:rPr>
          <w:lang w:eastAsia="en-GB"/>
        </w:rPr>
        <w:t xml:space="preserve">. </w:t>
      </w:r>
      <w:r w:rsidR="002E13F3">
        <w:rPr>
          <w:lang w:eastAsia="en-GB"/>
        </w:rPr>
        <w:t>To do this, we will use r</w:t>
      </w:r>
      <w:r w:rsidRPr="00445A39">
        <w:rPr>
          <w:lang w:eastAsia="en-GB"/>
        </w:rPr>
        <w:t>arefaction curves</w:t>
      </w:r>
      <w:r w:rsidR="002E13F3">
        <w:rPr>
          <w:lang w:eastAsia="en-GB"/>
        </w:rPr>
        <w:t>. They</w:t>
      </w:r>
      <w:r w:rsidRPr="00445A39">
        <w:rPr>
          <w:lang w:eastAsia="en-GB"/>
        </w:rPr>
        <w:t xml:space="preserve"> are a way to estimate the species richness of an area based on the</w:t>
      </w:r>
      <w:r w:rsidR="002E13F3">
        <w:rPr>
          <w:lang w:eastAsia="en-GB"/>
        </w:rPr>
        <w:t xml:space="preserve"> current</w:t>
      </w:r>
      <w:r w:rsidRPr="00445A39">
        <w:rPr>
          <w:lang w:eastAsia="en-GB"/>
        </w:rPr>
        <w:t xml:space="preserve"> sampling effort and the </w:t>
      </w:r>
      <w:r w:rsidR="002E13F3">
        <w:rPr>
          <w:lang w:eastAsia="en-GB"/>
        </w:rPr>
        <w:t xml:space="preserve">absolute </w:t>
      </w:r>
      <w:r w:rsidRPr="00445A39">
        <w:rPr>
          <w:lang w:eastAsia="en-GB"/>
        </w:rPr>
        <w:t xml:space="preserve">abundance of the collected species. These curves will </w:t>
      </w:r>
      <w:r w:rsidR="002E13F3">
        <w:rPr>
          <w:lang w:eastAsia="en-GB"/>
        </w:rPr>
        <w:t xml:space="preserve">follow a </w:t>
      </w:r>
      <w:r w:rsidRPr="00445A39">
        <w:rPr>
          <w:lang w:eastAsia="en-GB"/>
        </w:rPr>
        <w:t>logarithmic</w:t>
      </w:r>
      <w:r w:rsidR="002E13F3">
        <w:rPr>
          <w:lang w:eastAsia="en-GB"/>
        </w:rPr>
        <w:t xml:space="preserve"> curve</w:t>
      </w:r>
      <w:r w:rsidRPr="00445A39">
        <w:rPr>
          <w:lang w:eastAsia="en-GB"/>
        </w:rPr>
        <w:t>, as fewer</w:t>
      </w:r>
      <w:r w:rsidR="002E13F3">
        <w:rPr>
          <w:lang w:eastAsia="en-GB"/>
        </w:rPr>
        <w:t xml:space="preserve"> new</w:t>
      </w:r>
      <w:r w:rsidRPr="00445A39">
        <w:rPr>
          <w:lang w:eastAsia="en-GB"/>
        </w:rPr>
        <w:t xml:space="preserve"> species will be found with increased sampling effort </w:t>
      </w:r>
      <w:r w:rsidR="002E13F3">
        <w:rPr>
          <w:lang w:eastAsia="en-GB"/>
        </w:rPr>
        <w:t xml:space="preserve">as </w:t>
      </w:r>
      <w:r w:rsidRPr="00445A39">
        <w:rPr>
          <w:lang w:eastAsia="en-GB"/>
        </w:rPr>
        <w:t>all of the most common species have</w:t>
      </w:r>
      <w:r w:rsidR="002E13F3">
        <w:rPr>
          <w:lang w:eastAsia="en-GB"/>
        </w:rPr>
        <w:t xml:space="preserve"> already</w:t>
      </w:r>
      <w:r w:rsidRPr="00445A39">
        <w:rPr>
          <w:lang w:eastAsia="en-GB"/>
        </w:rPr>
        <w:t xml:space="preserve"> been found </w:t>
      </w:r>
      <w:r w:rsidRPr="00445A39">
        <w:rPr>
          <w:lang w:eastAsia="en-GB"/>
        </w:rPr>
        <w:fldChar w:fldCharType="begin" w:fldLock="1"/>
      </w:r>
      <w:r w:rsidRPr="00445A39">
        <w:rPr>
          <w:lang w:eastAsia="en-GB"/>
        </w:rPr>
        <w:instrText>ADDIN CSL_CITATION {"citationItems":[{"id":"ITEM-1","itemData":{"abstract":"An explicit means of calculating the expected number of species [E(S,,)] and the variance of (S,,) in a random sample of ml individuals from a collection containing N individuals and S species is presented. An example illustrates a new use of E(S,,): determina- tion of the sample size required for any desired degree of accuracy in collecting species known to occur in a particular area.","author":[{"dropping-particle":"","family":"Heck","given":"Kenneth L.","non-dropping-particle":"","parse-names":false,"suffix":""},{"dropping-particle":"","family":"Belle","given":"Gerald","non-dropping-particle":"van","parse-names":false,"suffix":""},{"dropping-particle":"","family":"Simberloff","given":"Daniel","non-dropping-particle":"","parse-names":false,"suffix":""}],"container-title":"Ecology","id":"ITEM-1","issue":"6","issued":{"date-parts":[["1975"]]},"page":"1459-1461","title":"Explicit Calculation of the Rarefaction Diversity Measurement and the Determination of Sufficient Sample Size Author ( s ): Kenneth L . Heck , Jr ., Gerald van Belle and Daniel Simberloff Published by : Ecological Society of America EXPLICIT CALCULATION O","type":"article-journal","volume":"56"},"uris":["http://www.mendeley.com/documents/?uuid=82133fa2-c9fc-4fe9-91ae-774bb282998a"]}],"mendeley":{"formattedCitation":"(Heck et al., 1975)","plainTextFormattedCitation":"(Heck et al., 1975)","previouslyFormattedCitation":"(Heck et al., 1975)"},"properties":{"noteIndex":0},"schema":"https://github.com/citation-style-language/schema/raw/master/csl-citation.json"}</w:instrText>
      </w:r>
      <w:r w:rsidRPr="00445A39">
        <w:rPr>
          <w:lang w:eastAsia="en-GB"/>
        </w:rPr>
        <w:fldChar w:fldCharType="separate"/>
      </w:r>
      <w:r w:rsidRPr="00445A39">
        <w:rPr>
          <w:noProof/>
          <w:lang w:eastAsia="en-GB"/>
        </w:rPr>
        <w:t>(Heck et al., 1975)</w:t>
      </w:r>
      <w:r w:rsidRPr="00445A39">
        <w:rPr>
          <w:lang w:eastAsia="en-GB"/>
        </w:rPr>
        <w:fldChar w:fldCharType="end"/>
      </w:r>
      <w:r w:rsidRPr="00445A39">
        <w:rPr>
          <w:lang w:eastAsia="en-GB"/>
        </w:rPr>
        <w:t>. The calculation of these rarefaction curves was carried out in R using the R package ‘</w:t>
      </w:r>
      <w:proofErr w:type="spellStart"/>
      <w:r w:rsidRPr="00445A39">
        <w:rPr>
          <w:lang w:eastAsia="en-GB"/>
        </w:rPr>
        <w:t>sprex</w:t>
      </w:r>
      <w:proofErr w:type="spellEnd"/>
      <w:r w:rsidRPr="00445A39">
        <w:rPr>
          <w:lang w:eastAsia="en-GB"/>
        </w:rPr>
        <w:t xml:space="preserve">’ </w:t>
      </w:r>
      <w:r w:rsidRPr="00445A39">
        <w:rPr>
          <w:lang w:eastAsia="en-GB"/>
        </w:rPr>
        <w:fldChar w:fldCharType="begin" w:fldLock="1"/>
      </w:r>
      <w:r w:rsidRPr="00445A39">
        <w:rPr>
          <w:lang w:eastAsia="en-GB"/>
        </w:rPr>
        <w:instrText>ADDIN CSL_CITATION {"citationItems":[{"id":"ITEM-1","itemData":{"DOI":"10.5281/zenodo.60656","author":[{"dropping-particle":"","family":"Archer","given":"Eric","non-dropping-particle":"","parse-names":false,"suffix":""}],"id":"ITEM-1","issued":{"date-parts":[["2016"]]},"number":"1.4","publisher":"Zenodo","title":"sprex: First release for Zenodo DOI (Version 1.4)","type":"article"},"uris":["http://www.mendeley.com/documents/?uuid=735fb180-88c6-42ff-ae8d-b2ac4735672e"]}],"mendeley":{"formattedCitation":"(Archer, 2016)","plainTextFormattedCitation":"(Archer, 2016)","previouslyFormattedCitation":"(Archer, 2016)"},"properties":{"noteIndex":0},"schema":"https://github.com/citation-style-language/schema/raw/master/csl-citation.json"}</w:instrText>
      </w:r>
      <w:r w:rsidRPr="00445A39">
        <w:rPr>
          <w:lang w:eastAsia="en-GB"/>
        </w:rPr>
        <w:fldChar w:fldCharType="separate"/>
      </w:r>
      <w:r w:rsidRPr="00445A39">
        <w:rPr>
          <w:noProof/>
          <w:lang w:eastAsia="en-GB"/>
        </w:rPr>
        <w:t>(Archer, 2016)</w:t>
      </w:r>
      <w:r w:rsidRPr="00445A39">
        <w:rPr>
          <w:lang w:eastAsia="en-GB"/>
        </w:rPr>
        <w:fldChar w:fldCharType="end"/>
      </w:r>
      <w:r w:rsidRPr="00445A39">
        <w:rPr>
          <w:lang w:eastAsia="en-GB"/>
        </w:rPr>
        <w:t xml:space="preserve"> with a newer algorithm developed in 2014. </w:t>
      </w:r>
      <w:r w:rsidR="002E13F3">
        <w:rPr>
          <w:lang w:eastAsia="en-GB"/>
        </w:rPr>
        <w:t xml:space="preserve">This </w:t>
      </w:r>
      <w:r w:rsidRPr="00445A39">
        <w:rPr>
          <w:lang w:eastAsia="en-GB"/>
        </w:rPr>
        <w:t>algorithm estimates a lower bound of the species richness to prevent excessive overestimation of the number of species</w:t>
      </w:r>
      <w:r w:rsidR="002E13F3">
        <w:rPr>
          <w:lang w:eastAsia="en-GB"/>
        </w:rPr>
        <w:t>,</w:t>
      </w:r>
      <w:r w:rsidRPr="00445A39">
        <w:rPr>
          <w:lang w:eastAsia="en-GB"/>
        </w:rPr>
        <w:t xml:space="preserve"> in addition to extrapolati</w:t>
      </w:r>
      <w:r w:rsidR="002E13F3">
        <w:rPr>
          <w:lang w:eastAsia="en-GB"/>
        </w:rPr>
        <w:t>ng</w:t>
      </w:r>
      <w:r w:rsidRPr="00445A39">
        <w:rPr>
          <w:lang w:eastAsia="en-GB"/>
        </w:rPr>
        <w:t xml:space="preserve"> </w:t>
      </w:r>
      <w:r w:rsidR="002E13F3">
        <w:rPr>
          <w:lang w:eastAsia="en-GB"/>
        </w:rPr>
        <w:t xml:space="preserve">the </w:t>
      </w:r>
      <w:r w:rsidRPr="00445A39">
        <w:rPr>
          <w:lang w:eastAsia="en-GB"/>
        </w:rPr>
        <w:t xml:space="preserve">potential </w:t>
      </w:r>
      <w:r w:rsidR="002E13F3">
        <w:rPr>
          <w:lang w:eastAsia="en-GB"/>
        </w:rPr>
        <w:t xml:space="preserve">known </w:t>
      </w:r>
      <w:r w:rsidRPr="00445A39">
        <w:rPr>
          <w:lang w:eastAsia="en-GB"/>
        </w:rPr>
        <w:t xml:space="preserve">species richness </w:t>
      </w:r>
      <w:r w:rsidR="002E13F3">
        <w:rPr>
          <w:lang w:eastAsia="en-GB"/>
        </w:rPr>
        <w:t xml:space="preserve">resulting </w:t>
      </w:r>
      <w:r w:rsidR="007341AC">
        <w:rPr>
          <w:lang w:eastAsia="en-GB"/>
        </w:rPr>
        <w:t>from some</w:t>
      </w:r>
      <w:r w:rsidRPr="00445A39">
        <w:rPr>
          <w:lang w:eastAsia="en-GB"/>
        </w:rPr>
        <w:t xml:space="preserve"> increased amount of effort </w:t>
      </w:r>
      <w:r w:rsidRPr="00445A39">
        <w:rPr>
          <w:lang w:eastAsia="en-GB"/>
        </w:rPr>
        <w:fldChar w:fldCharType="begin" w:fldLock="1"/>
      </w:r>
      <w:r w:rsidRPr="00445A39">
        <w:rPr>
          <w:lang w:eastAsia="en-GB"/>
        </w:rPr>
        <w:instrText>ADDIN CSL_CITATION {"citationItems":[{"id":"ITEM-1","itemData":{"DOI":"10.1111/biom.12200","ISSN":"15410420","abstract":"It is difficult to accurately estimate species richness if there are many almost undetectable species in a hyper-diverse community. Practically, an accurate lower bound for species richness is preferable to an inaccurate point estimator. The traditional nonparametric lower bound developed by Chao (1984, Scandinavian Journal of Statistics 11, 265-270) for individual-based abundance data uses only the information on the rarest species (the numbers of singletons and doubletons) to estimate the number of undetected species in samples. Applying a modified Good-Turing frequency formula, we derive an approximate formula for the first-order bias of this traditional lower bound. The approximate bias is estimated by using additional information (namely, the numbers of tripletons and quadrupletons). This approximate bias can be corrected, and an improved lower bound is thus obtained. The proposed lower bound is nonparametric in the sense that it is universally valid for any species abundance distribution. A similar type of improved lower bound can be derived for incidence data. We test our proposed lower bounds on simulated data sets generated from various species abundance models. Simulation results show that the proposed lower bounds always reduce bias over the traditional lower bounds and improve accuracy (as measured by mean squared error) when the heterogeneity of species abundances is relatively high. We also apply the proposed new lower bounds to real data for illustration and for comparisons with previously developed estimators.","author":[{"dropping-particle":"","family":"Chiu","given":"Chun Huo","non-dropping-particle":"","parse-names":false,"suffix":""},{"dropping-particle":"","family":"Wang","given":"Yi Ting","non-dropping-particle":"","parse-names":false,"suffix":""},{"dropping-particle":"","family":"Walther","given":"Bruno A.","non-dropping-particle":"","parse-names":false,"suffix":""},{"dropping-particle":"","family":"Chao","given":"Anne","non-dropping-particle":"","parse-names":false,"suffix":""}],"container-title":"Biometrics","id":"ITEM-1","issue":"3","issued":{"date-parts":[["2014"]]},"page":"671-682","title":"An improved nonparametric lower bound of species richness via a modified good-turing frequency formula","type":"article-journal","volume":"70"},"uris":["http://www.mendeley.com/documents/?uuid=c47bc975-0697-452a-b6e7-1ee8692bec2a"]}],"mendeley":{"formattedCitation":"(Chiu et al., 2014)","plainTextFormattedCitation":"(Chiu et al., 2014)","previouslyFormattedCitation":"(Chiu et al., 2014)"},"properties":{"noteIndex":0},"schema":"https://github.com/citation-style-language/schema/raw/master/csl-citation.json"}</w:instrText>
      </w:r>
      <w:r w:rsidRPr="00445A39">
        <w:rPr>
          <w:lang w:eastAsia="en-GB"/>
        </w:rPr>
        <w:fldChar w:fldCharType="separate"/>
      </w:r>
      <w:r w:rsidRPr="00445A39">
        <w:rPr>
          <w:noProof/>
          <w:lang w:eastAsia="en-GB"/>
        </w:rPr>
        <w:t>(Chiu et al., 2014)</w:t>
      </w:r>
      <w:r w:rsidRPr="00445A39">
        <w:rPr>
          <w:lang w:eastAsia="en-GB"/>
        </w:rPr>
        <w:fldChar w:fldCharType="end"/>
      </w:r>
      <w:r w:rsidRPr="00445A39">
        <w:rPr>
          <w:lang w:eastAsia="en-GB"/>
        </w:rPr>
        <w:t xml:space="preserve">. </w:t>
      </w:r>
    </w:p>
    <w:p w14:paraId="74195874" w14:textId="77777777" w:rsidR="00EB22E6" w:rsidRPr="00445A39" w:rsidRDefault="00EB22E6" w:rsidP="00EB22E6">
      <w:pPr>
        <w:pStyle w:val="Heading2"/>
        <w:rPr>
          <w:rFonts w:ascii="Times New Roman" w:hAnsi="Times New Roman" w:cs="Times New Roman"/>
          <w:lang w:eastAsia="en-GB"/>
        </w:rPr>
      </w:pPr>
      <w:bookmarkStart w:id="3" w:name="_Toc18065046"/>
      <w:r w:rsidRPr="00445A39">
        <w:rPr>
          <w:rFonts w:ascii="Times New Roman" w:hAnsi="Times New Roman" w:cs="Times New Roman"/>
          <w:lang w:eastAsia="en-GB"/>
        </w:rPr>
        <w:t>Species richness and diversity</w:t>
      </w:r>
      <w:bookmarkEnd w:id="3"/>
    </w:p>
    <w:p w14:paraId="0B635E65" w14:textId="00913FCB" w:rsidR="00EB22E6" w:rsidRPr="00445A39" w:rsidRDefault="00EB22E6" w:rsidP="00EB22E6">
      <w:pPr>
        <w:rPr>
          <w:lang w:eastAsia="en-GB"/>
        </w:rPr>
      </w:pPr>
      <w:r w:rsidRPr="00445A39">
        <w:rPr>
          <w:lang w:eastAsia="en-GB"/>
        </w:rPr>
        <w:t>The core data for our</w:t>
      </w:r>
      <w:r w:rsidR="00ED1951">
        <w:rPr>
          <w:lang w:eastAsia="en-GB"/>
        </w:rPr>
        <w:t xml:space="preserve"> species diversity</w:t>
      </w:r>
      <w:r w:rsidRPr="00445A39">
        <w:rPr>
          <w:lang w:eastAsia="en-GB"/>
        </w:rPr>
        <w:t xml:space="preserve"> analys</w:t>
      </w:r>
      <w:r w:rsidR="00ED1951">
        <w:rPr>
          <w:lang w:eastAsia="en-GB"/>
        </w:rPr>
        <w:t>es</w:t>
      </w:r>
      <w:r w:rsidRPr="00445A39">
        <w:rPr>
          <w:lang w:eastAsia="en-GB"/>
        </w:rPr>
        <w:t xml:space="preserve"> were the species composition of Staphylinidae on each of the compared islands. We defined our species richness (α-diversity) as the average number of </w:t>
      </w:r>
      <w:proofErr w:type="spellStart"/>
      <w:r w:rsidRPr="00445A39">
        <w:rPr>
          <w:lang w:eastAsia="en-GB"/>
        </w:rPr>
        <w:t>staphylinid</w:t>
      </w:r>
      <w:proofErr w:type="spellEnd"/>
      <w:r w:rsidRPr="00445A39">
        <w:rPr>
          <w:lang w:eastAsia="en-GB"/>
        </w:rPr>
        <w:t xml:space="preserve"> species found on a given island. β-diversity, an index which shows the compositional dissimilarity between the islands was then calculated using the </w:t>
      </w:r>
      <w:proofErr w:type="spellStart"/>
      <w:r w:rsidRPr="00445A39">
        <w:rPr>
          <w:lang w:eastAsia="en-GB"/>
        </w:rPr>
        <w:t>Sørensen</w:t>
      </w:r>
      <w:proofErr w:type="spellEnd"/>
      <w:r w:rsidRPr="00445A39">
        <w:rPr>
          <w:lang w:eastAsia="en-GB"/>
        </w:rPr>
        <w:t xml:space="preserve"> dissimilarity index (β</w:t>
      </w:r>
      <w:proofErr w:type="spellStart"/>
      <w:r w:rsidRPr="00445A39">
        <w:rPr>
          <w:lang w:eastAsia="en-GB"/>
        </w:rPr>
        <w:t>sor</w:t>
      </w:r>
      <w:proofErr w:type="spellEnd"/>
      <w:r w:rsidRPr="00445A39">
        <w:rPr>
          <w:lang w:eastAsia="en-GB"/>
        </w:rPr>
        <w:t>)</w:t>
      </w:r>
      <w:r w:rsidR="00EA10E9" w:rsidRPr="00EA10E9">
        <w:rPr>
          <w:lang w:eastAsia="en-GB"/>
        </w:rPr>
        <w:t xml:space="preserve"> </w:t>
      </w:r>
      <w:r w:rsidR="00EA10E9" w:rsidRPr="00445A39">
        <w:rPr>
          <w:lang w:eastAsia="en-GB"/>
        </w:rPr>
        <w:fldChar w:fldCharType="begin" w:fldLock="1"/>
      </w:r>
      <w:r w:rsidR="00EA10E9" w:rsidRPr="00445A39">
        <w:rPr>
          <w:lang w:eastAsia="en-GB"/>
        </w:rPr>
        <w:instrText>ADDIN CSL_CITATION {"citationItems":[{"id":"ITEM-1","itemData":{"abstract":"ABSTRACT Aim Beta diversity (variation of the species composition of assemblages reflect two different phenomena, spatial species turnover and nestedness of blages, which result from two antithetic processes, namely species replaceme species loss, respectively. The aim of this paper is to provide a unified framewo the assessment of beta diversity, disentangling the contribution of spatial tu and nestedness to beta-diversity patterns. Innovation I derive an additive partitioning of beta diversity that provid two separate components of spatial turnover and nestedness underlying the amount of beta diversity. I propose two families of measures of beta diversi pairwise and multiple-site situations. Each family comprises one measure ac ing for all aspects of beta diversity, which is additively decomposed into tw sures accounting for the pure spatial turnover and nestedness compon respectively. Finally, I provide a case study using European longhorn bee exemplify the relevance of disentangling spatial turnover and nestedness pa Main conclusion Assigning the different beta- diversity patterns to their r tive biological phenomena is essential for analysing the causality of the pro underlying biodiversity. Thus, the differentiation of the spatial turnover an edness components of beta diversity is crucial for our understanding of biogeographic, ecological and conservation issues. Keywords Beta diversity, Cerambyddae, Europe, nestedness, similarity measures, spatial turnover.","author":[{"dropping-particle":"","family":"Baselga","given":"Andrés","non-dropping-particle":"","parse-names":false,"suffix":""}],"container-title":"Global Ecology and Biogeography","id":"ITEM-1","issue":"1","issued":{"date-parts":[["2010"]]},"page":"134-143","title":"Partitioning the turnover and nestedness components of beta diversity","type":"article-journal","volume":"19"},"uris":["http://www.mendeley.com/documents/?uuid=321a5f99-6e56-452b-8714-2f77e91b5d34"]}],"mendeley":{"formattedCitation":"(Baselga, 2010)","plainTextFormattedCitation":"(Baselga, 2010)","previouslyFormattedCitation":"(Baselga, 2010)"},"properties":{"noteIndex":0},"schema":"https://github.com/citation-style-language/schema/raw/master/csl-citation.json"}</w:instrText>
      </w:r>
      <w:r w:rsidR="00EA10E9" w:rsidRPr="00445A39">
        <w:rPr>
          <w:lang w:eastAsia="en-GB"/>
        </w:rPr>
        <w:fldChar w:fldCharType="separate"/>
      </w:r>
      <w:r w:rsidR="00EA10E9" w:rsidRPr="00445A39">
        <w:rPr>
          <w:noProof/>
          <w:lang w:eastAsia="en-GB"/>
        </w:rPr>
        <w:t>(Baselga, 2010)</w:t>
      </w:r>
      <w:r w:rsidR="00EA10E9" w:rsidRPr="00445A39">
        <w:rPr>
          <w:lang w:eastAsia="en-GB"/>
        </w:rPr>
        <w:fldChar w:fldCharType="end"/>
      </w:r>
      <w:r w:rsidRPr="00445A39">
        <w:rPr>
          <w:lang w:eastAsia="en-GB"/>
        </w:rPr>
        <w:t xml:space="preserve">. </w:t>
      </w:r>
      <w:r w:rsidRPr="00ED1951">
        <w:rPr>
          <w:color w:val="FF0000"/>
          <w:lang w:eastAsia="en-GB"/>
        </w:rPr>
        <w:t>β-diversity is a measure of the difference in the species composition between communities, in this case the Aegean islands. It compares the species lists of various areas in a way that allows us to make a dissimilarity matrix showing all the pairwise comparisons between the islands</w:t>
      </w:r>
      <w:r w:rsidRPr="00445A39">
        <w:rPr>
          <w:lang w:eastAsia="en-GB"/>
        </w:rPr>
        <w:t>. We then further divided the β-diversity into two components, the</w:t>
      </w:r>
      <w:r w:rsidR="00ED1951">
        <w:rPr>
          <w:lang w:eastAsia="en-GB"/>
        </w:rPr>
        <w:t xml:space="preserve"> Simpson</w:t>
      </w:r>
      <w:r w:rsidRPr="00445A39">
        <w:rPr>
          <w:lang w:eastAsia="en-GB"/>
        </w:rPr>
        <w:t xml:space="preserve"> turnover (βsim) and the </w:t>
      </w:r>
      <w:proofErr w:type="spellStart"/>
      <w:r w:rsidRPr="00445A39">
        <w:rPr>
          <w:lang w:eastAsia="en-GB"/>
        </w:rPr>
        <w:t>nestedness</w:t>
      </w:r>
      <w:proofErr w:type="spellEnd"/>
      <w:r w:rsidRPr="00445A39">
        <w:rPr>
          <w:lang w:eastAsia="en-GB"/>
        </w:rPr>
        <w:t xml:space="preserve"> (β</w:t>
      </w:r>
      <w:proofErr w:type="spellStart"/>
      <w:r w:rsidRPr="00445A39">
        <w:rPr>
          <w:lang w:eastAsia="en-GB"/>
        </w:rPr>
        <w:t>nes</w:t>
      </w:r>
      <w:proofErr w:type="spellEnd"/>
      <w:r w:rsidRPr="00445A39">
        <w:rPr>
          <w:lang w:eastAsia="en-GB"/>
        </w:rPr>
        <w:t>). The turnover describes the dissimilarity which is caused by species replacement,</w:t>
      </w:r>
      <w:r w:rsidR="00ED1951">
        <w:rPr>
          <w:lang w:eastAsia="en-GB"/>
        </w:rPr>
        <w:t xml:space="preserve"> and</w:t>
      </w:r>
      <w:r w:rsidRPr="00445A39">
        <w:rPr>
          <w:lang w:eastAsia="en-GB"/>
        </w:rPr>
        <w:t xml:space="preserve"> </w:t>
      </w:r>
      <w:r w:rsidR="00ED1951">
        <w:rPr>
          <w:lang w:eastAsia="en-GB"/>
        </w:rPr>
        <w:t>thus</w:t>
      </w:r>
      <w:r w:rsidRPr="00445A39">
        <w:rPr>
          <w:lang w:eastAsia="en-GB"/>
        </w:rPr>
        <w:t xml:space="preserve"> it does not depend on the difference in the number of species (species richness) on the compared islands</w:t>
      </w:r>
      <w:r w:rsidR="00EA10E9" w:rsidRPr="00445A39">
        <w:rPr>
          <w:lang w:eastAsia="en-GB"/>
        </w:rPr>
        <w:fldChar w:fldCharType="begin" w:fldLock="1"/>
      </w:r>
      <w:r w:rsidR="00EA10E9" w:rsidRPr="00445A39">
        <w:rPr>
          <w:lang w:eastAsia="en-GB"/>
        </w:rPr>
        <w:instrText>ADDIN CSL_CITATION {"citationItems":[{"id":"ITEM-1","itemData":{"abstract":"ABSTRACT Aim Beta diversity (variation of the species composition of assemblages reflect two different phenomena, spatial species turnover and nestedness of blages, which result from two antithetic processes, namely species replaceme species loss, respectively. The aim of this paper is to provide a unified framewo the assessment of beta diversity, disentangling the contribution of spatial tu and nestedness to beta-diversity patterns. Innovation I derive an additive partitioning of beta diversity that provid two separate components of spatial turnover and nestedness underlying the amount of beta diversity. I propose two families of measures of beta diversi pairwise and multiple-site situations. Each family comprises one measure ac ing for all aspects of beta diversity, which is additively decomposed into tw sures accounting for the pure spatial turnover and nestedness compon respectively. Finally, I provide a case study using European longhorn bee exemplify the relevance of disentangling spatial turnover and nestedness pa Main conclusion Assigning the different beta- diversity patterns to their r tive biological phenomena is essential for analysing the causality of the pro underlying biodiversity. Thus, the differentiation of the spatial turnover an edness components of beta diversity is crucial for our understanding of biogeographic, ecological and conservation issues. Keywords Beta diversity, Cerambyddae, Europe, nestedness, similarity measures, spatial turnover.","author":[{"dropping-particle":"","family":"Baselga","given":"Andrés","non-dropping-particle":"","parse-names":false,"suffix":""}],"container-title":"Global Ecology and Biogeography","id":"ITEM-1","issue":"1","issued":{"date-parts":[["2010"]]},"page":"134-143","title":"Partitioning the turnover and nestedness components of beta diversity","type":"article-journal","volume":"19"},"uris":["http://www.mendeley.com/documents/?uuid=321a5f99-6e56-452b-8714-2f77e91b5d34"]}],"mendeley":{"formattedCitation":"(Baselga, 2010)","plainTextFormattedCitation":"(Baselga, 2010)","previouslyFormattedCitation":"(Baselga, 2010)"},"properties":{"noteIndex":0},"schema":"https://github.com/citation-style-language/schema/raw/master/csl-citation.json"}</w:instrText>
      </w:r>
      <w:r w:rsidR="00EA10E9" w:rsidRPr="00445A39">
        <w:rPr>
          <w:lang w:eastAsia="en-GB"/>
        </w:rPr>
        <w:fldChar w:fldCharType="separate"/>
      </w:r>
      <w:r w:rsidR="00EA10E9" w:rsidRPr="00445A39">
        <w:rPr>
          <w:noProof/>
          <w:lang w:eastAsia="en-GB"/>
        </w:rPr>
        <w:t>(</w:t>
      </w:r>
      <w:proofErr w:type="spellStart"/>
      <w:r w:rsidR="00EA10E9" w:rsidRPr="00445A39">
        <w:rPr>
          <w:noProof/>
          <w:lang w:eastAsia="en-GB"/>
        </w:rPr>
        <w:t>Baselga</w:t>
      </w:r>
      <w:proofErr w:type="spellEnd"/>
      <w:r w:rsidR="00EA10E9" w:rsidRPr="00445A39">
        <w:rPr>
          <w:noProof/>
          <w:lang w:eastAsia="en-GB"/>
        </w:rPr>
        <w:t>, 2010)</w:t>
      </w:r>
      <w:r w:rsidR="00EA10E9" w:rsidRPr="00445A39">
        <w:rPr>
          <w:lang w:eastAsia="en-GB"/>
        </w:rPr>
        <w:fldChar w:fldCharType="end"/>
      </w:r>
      <w:r w:rsidRPr="00445A39">
        <w:rPr>
          <w:lang w:eastAsia="en-GB"/>
        </w:rPr>
        <w:t xml:space="preserve">. The </w:t>
      </w:r>
      <w:proofErr w:type="spellStart"/>
      <w:r w:rsidRPr="00445A39">
        <w:rPr>
          <w:lang w:eastAsia="en-GB"/>
        </w:rPr>
        <w:t>nestedness</w:t>
      </w:r>
      <w:proofErr w:type="spellEnd"/>
      <w:r w:rsidRPr="00445A39">
        <w:rPr>
          <w:lang w:eastAsia="en-GB"/>
        </w:rPr>
        <w:t xml:space="preserve"> describes the dissimilarity which is caused by the </w:t>
      </w:r>
      <w:r w:rsidRPr="00445A39">
        <w:rPr>
          <w:lang w:eastAsia="en-GB"/>
        </w:rPr>
        <w:lastRenderedPageBreak/>
        <w:t xml:space="preserve">differences in species richness </w:t>
      </w:r>
      <w:r w:rsidRPr="00445A39">
        <w:rPr>
          <w:lang w:eastAsia="en-GB"/>
        </w:rPr>
        <w:fldChar w:fldCharType="begin" w:fldLock="1"/>
      </w:r>
      <w:r w:rsidRPr="00445A39">
        <w:rPr>
          <w:lang w:eastAsia="en-GB"/>
        </w:rPr>
        <w:instrText>ADDIN CSL_CITATION {"citationItems":[{"id":"ITEM-1","itemData":{"abstract":"ABSTRACT Aim Beta diversity (variation of the species composition of assemblages reflect two different phenomena, spatial species turnover and nestedness of blages, which result from two antithetic processes, namely species replaceme species loss, respectively. The aim of this paper is to provide a unified framewo the assessment of beta diversity, disentangling the contribution of spatial tu and nestedness to beta-diversity patterns. Innovation I derive an additive partitioning of beta diversity that provid two separate components of spatial turnover and nestedness underlying the amount of beta diversity. I propose two families of measures of beta diversi pairwise and multiple-site situations. Each family comprises one measure ac ing for all aspects of beta diversity, which is additively decomposed into tw sures accounting for the pure spatial turnover and nestedness compon respectively. Finally, I provide a case study using European longhorn bee exemplify the relevance of disentangling spatial turnover and nestedness pa Main conclusion Assigning the different beta- diversity patterns to their r tive biological phenomena is essential for analysing the causality of the pro underlying biodiversity. Thus, the differentiation of the spatial turnover an edness components of beta diversity is crucial for our understanding of biogeographic, ecological and conservation issues. Keywords Beta diversity, Cerambyddae, Europe, nestedness, similarity measures, spatial turnover.","author":[{"dropping-particle":"","family":"Baselga","given":"Andrés","non-dropping-particle":"","parse-names":false,"suffix":""}],"container-title":"Global Ecology and Biogeography","id":"ITEM-1","issue":"1","issued":{"date-parts":[["2010"]]},"page":"134-143","title":"Partitioning the turnover and nestedness components of beta diversity","type":"article-journal","volume":"19"},"uris":["http://www.mendeley.com/documents/?uuid=321a5f99-6e56-452b-8714-2f77e91b5d34"]}],"mendeley":{"formattedCitation":"(Baselga, 2010)","plainTextFormattedCitation":"(Baselga, 2010)","previouslyFormattedCitation":"(Baselga, 2010)"},"properties":{"noteIndex":0},"schema":"https://github.com/citation-style-language/schema/raw/master/csl-citation.json"}</w:instrText>
      </w:r>
      <w:r w:rsidRPr="00445A39">
        <w:rPr>
          <w:lang w:eastAsia="en-GB"/>
        </w:rPr>
        <w:fldChar w:fldCharType="separate"/>
      </w:r>
      <w:r w:rsidRPr="00445A39">
        <w:rPr>
          <w:noProof/>
          <w:lang w:eastAsia="en-GB"/>
        </w:rPr>
        <w:t>(Baselga, 2010)</w:t>
      </w:r>
      <w:r w:rsidRPr="00445A39">
        <w:rPr>
          <w:lang w:eastAsia="en-GB"/>
        </w:rPr>
        <w:fldChar w:fldCharType="end"/>
      </w:r>
      <w:r w:rsidRPr="00445A39">
        <w:rPr>
          <w:lang w:eastAsia="en-GB"/>
        </w:rPr>
        <w:t>. All these indexes were calculated using the ‘</w:t>
      </w:r>
      <w:proofErr w:type="spellStart"/>
      <w:r w:rsidRPr="00445A39">
        <w:rPr>
          <w:lang w:eastAsia="en-GB"/>
        </w:rPr>
        <w:t>betapart</w:t>
      </w:r>
      <w:proofErr w:type="spellEnd"/>
      <w:r w:rsidRPr="00445A39">
        <w:rPr>
          <w:lang w:eastAsia="en-GB"/>
        </w:rPr>
        <w:t xml:space="preserve">’ R package </w:t>
      </w:r>
      <w:r w:rsidRPr="00445A39">
        <w:rPr>
          <w:lang w:eastAsia="en-GB"/>
        </w:rPr>
        <w:fldChar w:fldCharType="begin" w:fldLock="1"/>
      </w:r>
      <w:r w:rsidRPr="00445A39">
        <w:rPr>
          <w:lang w:eastAsia="en-GB"/>
        </w:rPr>
        <w:instrText>ADDIN CSL_CITATION {"citationItems":[{"id":"ITEM-1","itemData":{"DOI":"10.1111/j.2041-210X.2012.00224.x","ISBN":"2041-210X","ISSN":"2041210X","PMID":"21030248","abstract":"1.Beta diversity, that is, the variation in species composition among sites, can be the result of species replacement between sites (turnover) and species loss from site to site (nestedness). 2.We present betapart, an R package for computing total dissimilarity as Sørensen or Jaccard indices, as well as their respective turnover and nestedness components. 3.betapart allows the assessment of spatial patterns of beta diversity using multiple-site dissimilarity measures accounting for compositional heterogeneity across several sites or pairwise measures providing distance matrices accounting for the multivariate structure of dissimilarity. 4.betapart also allows computing patterns of temporal difference in assemblage composition, and its turnover and nestedness components. 5.Several example analyses are shown, using the data included in the package, to illustrate the relevance of separating the turnover and nestedness components of beta diversity to infer different mechanisms behind biodiversity patterns.","author":[{"dropping-particle":"","family":"Baselga","given":"Andrés","non-dropping-particle":"","parse-names":false,"suffix":""},{"dropping-particle":"","family":"Orme","given":"C. David L","non-dropping-particle":"","parse-names":false,"suffix":""}],"container-title":"Methods in Ecology and Evolution","id":"ITEM-1","issue":"5","issued":{"date-parts":[["2012"]]},"page":"808-812","title":"Betapart: An R package for the study of beta diversity","type":"article-journal","volume":"3"},"uris":["http://www.mendeley.com/documents/?uuid=1b87b851-6e6b-4cbd-a35e-2a993c5f7ecb"]}],"mendeley":{"formattedCitation":"(Baselga and Orme, 2012)","plainTextFormattedCitation":"(Baselga and Orme, 2012)","previouslyFormattedCitation":"(Baselga and Orme, 2012)"},"properties":{"noteIndex":0},"schema":"https://github.com/citation-style-language/schema/raw/master/csl-citation.json"}</w:instrText>
      </w:r>
      <w:r w:rsidRPr="00445A39">
        <w:rPr>
          <w:lang w:eastAsia="en-GB"/>
        </w:rPr>
        <w:fldChar w:fldCharType="separate"/>
      </w:r>
      <w:r w:rsidRPr="00445A39">
        <w:rPr>
          <w:noProof/>
          <w:lang w:eastAsia="en-GB"/>
        </w:rPr>
        <w:t>(Baselga and Orme, 2012)</w:t>
      </w:r>
      <w:r w:rsidRPr="00445A39">
        <w:rPr>
          <w:lang w:eastAsia="en-GB"/>
        </w:rPr>
        <w:fldChar w:fldCharType="end"/>
      </w:r>
      <w:r w:rsidRPr="00445A39">
        <w:rPr>
          <w:lang w:eastAsia="en-GB"/>
        </w:rPr>
        <w:t xml:space="preserve">. We also calculated the ζ-diversity, which is a method for analysing the diversity of multi-site (2+) assemblies, as using only α- and β-diversity are insufficient for a complete view of the </w:t>
      </w:r>
      <w:proofErr w:type="spellStart"/>
      <w:r w:rsidRPr="00445A39">
        <w:rPr>
          <w:lang w:eastAsia="en-GB"/>
        </w:rPr>
        <w:t>intersite</w:t>
      </w:r>
      <w:proofErr w:type="spellEnd"/>
      <w:r w:rsidRPr="00445A39">
        <w:rPr>
          <w:lang w:eastAsia="en-GB"/>
        </w:rPr>
        <w:t xml:space="preserve"> diversity </w:t>
      </w:r>
      <w:r w:rsidRPr="00445A39">
        <w:rPr>
          <w:lang w:eastAsia="en-GB"/>
        </w:rPr>
        <w:fldChar w:fldCharType="begin" w:fldLock="1"/>
      </w:r>
      <w:r w:rsidRPr="00445A39">
        <w:rPr>
          <w:lang w:eastAsia="en-GB"/>
        </w:rPr>
        <w:instrText>ADDIN CSL_CITATION {"citationItems":[{"id":"ITEM-1","itemData":{"DOI":"10.1086/678125","ISBN":"00030147","ISSN":"0003-0147","PMID":"25325751","abstract":"Patterns in species incidence and compositional turnover are central to understanding what drives biodiversity. Here we propose zeta (ζ) diversity, the number of species shared by multiple assemblages, as a concept and metric that unifies incidence-based diversity measures, patterns, and relationships. Unlike other measures of species compositional turnover, zeta diversity partitioning quantifies the complete set of diversity components for multiple assemblages, comprehensively representing the spatial structure of multispecies distributions. To illustrate the application and ecological value of zeta diversity, we show how it scales with sample number, grain, and distance. Zeta diversity reconciles several different biodiversity patterns, including the species accumulation curve, the species-area relationship, multispecies occupancy patterns, and scaling of species endemism. Exponential and power-law forms of zeta diversity are associated with stochastic versus niche assembly processes. Zeta diversity may provide new insights on biodiversity patterns, the processes driving them, and their response to environmental change.","author":[{"dropping-particle":"","family":"Hui","given":"Cang","non-dropping-particle":"","parse-names":false,"suffix":""},{"dropping-particle":"","family":"McGeoch","given":"Melodie A.","non-dropping-particle":"","parse-names":false,"suffix":""}],"container-title":"The American Naturalist","id":"ITEM-1","issue":"5","issued":{"date-parts":[["2014"]]},"page":"684-694","title":"Zeta Diversity as a Concept and Metric That Unifies Incidence-Based Biodiversity Patterns","type":"article-journal","volume":"184"},"uris":["http://www.mendeley.com/documents/?uuid=671a50ce-a2fe-4f82-a5ac-94c472a9a76f"]}],"mendeley":{"formattedCitation":"(Hui and McGeoch, 2014)","plainTextFormattedCitation":"(Hui and McGeoch, 2014)","previouslyFormattedCitation":"(Hui and McGeoch, 2014)"},"properties":{"noteIndex":0},"schema":"https://github.com/citation-style-language/schema/raw/master/csl-citation.json"}</w:instrText>
      </w:r>
      <w:r w:rsidRPr="00445A39">
        <w:rPr>
          <w:lang w:eastAsia="en-GB"/>
        </w:rPr>
        <w:fldChar w:fldCharType="separate"/>
      </w:r>
      <w:r w:rsidRPr="00445A39">
        <w:rPr>
          <w:noProof/>
          <w:lang w:eastAsia="en-GB"/>
        </w:rPr>
        <w:t>(Hui and McGeoch, 2014)</w:t>
      </w:r>
      <w:r w:rsidRPr="00445A39">
        <w:rPr>
          <w:lang w:eastAsia="en-GB"/>
        </w:rPr>
        <w:fldChar w:fldCharType="end"/>
      </w:r>
      <w:r w:rsidRPr="00445A39">
        <w:rPr>
          <w:lang w:eastAsia="en-GB"/>
        </w:rPr>
        <w:t xml:space="preserve">.  ζ-diversity allows us to explore how the incidence-based composition of the sites changes with different scales and different numbers of sites involved in the comparison. Different ζ-orders, </w:t>
      </w:r>
      <w:proofErr w:type="spellStart"/>
      <w:r w:rsidRPr="00445A39">
        <w:rPr>
          <w:lang w:eastAsia="en-GB"/>
        </w:rPr>
        <w:t>ζi</w:t>
      </w:r>
      <w:proofErr w:type="spellEnd"/>
      <w:r w:rsidRPr="00445A39">
        <w:rPr>
          <w:lang w:eastAsia="en-GB"/>
        </w:rPr>
        <w:t xml:space="preserve">, indicates the mean number of species shared by </w:t>
      </w:r>
      <w:proofErr w:type="spellStart"/>
      <w:r w:rsidRPr="00445A39">
        <w:rPr>
          <w:lang w:eastAsia="en-GB"/>
        </w:rPr>
        <w:t>i</w:t>
      </w:r>
      <w:proofErr w:type="spellEnd"/>
      <w:r w:rsidRPr="00445A39">
        <w:rPr>
          <w:lang w:eastAsia="en-GB"/>
        </w:rPr>
        <w:t xml:space="preserve"> sites. Thus, we can estimate the amount of common and widespread (shared by several islands) and rare species within our study area </w:t>
      </w:r>
      <w:r w:rsidRPr="00EA10E9">
        <w:rPr>
          <w:color w:val="FF0000"/>
          <w:lang w:eastAsia="en-GB"/>
        </w:rPr>
        <w:t xml:space="preserve">on any </w:t>
      </w:r>
      <w:proofErr w:type="gramStart"/>
      <w:r w:rsidRPr="00EA10E9">
        <w:rPr>
          <w:color w:val="FF0000"/>
          <w:lang w:eastAsia="en-GB"/>
        </w:rPr>
        <w:t>particular island</w:t>
      </w:r>
      <w:proofErr w:type="gramEnd"/>
      <w:r w:rsidRPr="00445A39">
        <w:rPr>
          <w:lang w:eastAsia="en-GB"/>
        </w:rPr>
        <w:t xml:space="preserve">. </w:t>
      </w:r>
      <w:r w:rsidRPr="00EA10E9">
        <w:rPr>
          <w:color w:val="FF0000"/>
          <w:lang w:eastAsia="en-GB"/>
        </w:rPr>
        <w:t>Additionally, we will make some different estimates of both α- and β-diversity, as ζ1 (the average amount of species found on a given island) will be an estimate of α-diversity while ζ2 (the amount of species shared among two given islands) will be an estimate of β-diversity</w:t>
      </w:r>
      <w:r w:rsidRPr="00445A39">
        <w:rPr>
          <w:lang w:eastAsia="en-GB"/>
        </w:rPr>
        <w:t>.</w:t>
      </w:r>
      <w:r w:rsidRPr="00EA10E9">
        <w:rPr>
          <w:color w:val="FF0000"/>
          <w:lang w:eastAsia="en-GB"/>
        </w:rPr>
        <w:t xml:space="preserve"> We use the ζ-diversity to quantify the relative turnover rate of rare versus common species </w:t>
      </w:r>
      <w:r w:rsidRPr="00EA10E9">
        <w:rPr>
          <w:color w:val="FF0000"/>
          <w:lang w:eastAsia="en-GB"/>
        </w:rPr>
        <w:fldChar w:fldCharType="begin" w:fldLock="1"/>
      </w:r>
      <w:r w:rsidRPr="00EA10E9">
        <w:rPr>
          <w:color w:val="FF0000"/>
          <w:lang w:eastAsia="en-GB"/>
        </w:rPr>
        <w:instrText>ADDIN CSL_CITATION {"citationItems":[{"id":"ITEM-1","itemData":{"DOI":"10.1111/2041-210X.12756","ISSN":"2041210X","abstract":"* Generalised dissimilarity modelling (GDM) applies pairwise beta diversity as a measure of species turnover with the purpose of explaining changes in species composition under changing environments or along environmental gradients. Beta diversity only captures turnover across pairs of sites and, therefore, disproportionately represents turnover in rare species across communities. By contrast, zeta diversity, the average number of shared species across multiple sites, captures the full spectrum of rare, intermediate and widespread species as they contribute differently to compositional turnover. * We show how integrating zeta diversity into GDMs (which we term multi-site generalised dissimilarity modelling, MS-GDM), provides a more information rich approach to modelling how communities respond to environmental variation and change. We demonstrate the value of including zeta diversity in biodiversity assessment and modelling using BirdLife Australia Atlas data. Zeta diversity values for different numbers of sites (the order of zeta) are regressed against environmental differences and distance using two kinds of regressions: shape constrained additive models and a combination of I-splines and generalised linear models. * Applying MS-GDM to different orders of zeta revealed shifts in the importance of environmental variables in explaining species turnover, varying with the order of zeta and thus with the level of co-occurrence of the species and, by extension, their commonness and rarity. In particular, precipitation gradients emerged as drivers in the turnover of rare species, whereas temperature gradients were more important drivers of turnover in widespread species. * Appreciation of the factors that drive compositional turnover across multiple sites is necessary for accommodating the full spectrum of compositional turnover across rare to common species. This extends beyond understanding drivers for pairwise beta diversity only. MS-GDM provides a valuable addition to the toolkit of GDM, with further potential for survey gap analysis and prediction of species composition in unsampled sites.","author":[{"dropping-particle":"","family":"Latombe","given":"Guillaume","non-dropping-particle":"","parse-names":false,"suffix":""},{"dropping-particle":"","family":"Hui","given":"Cang","non-dropping-particle":"","parse-names":false,"suffix":""},{"dropping-particle":"","family":"McGeoch","given":"Melodie A.","non-dropping-particle":"","parse-names":false,"suffix":""}],"container-title":"Methods in Ecology and Evolution","id":"ITEM-1","issue":"4","issued":{"date-parts":[["2017"]]},"page":"431-442","title":"Multi-site generalised dissimilarity modelling: using zeta diversity to differentiate drivers of turnover in rare and widespread species","type":"article-journal","volume":"8"},"uris":["http://www.mendeley.com/documents/?uuid=01caa680-0e02-46b7-a52b-25188511da55"]}],"mendeley":{"formattedCitation":"(Latombe et al., 2017)","plainTextFormattedCitation":"(Latombe et al., 2017)","previouslyFormattedCitation":"(Latombe et al., 2017)"},"properties":{"noteIndex":0},"schema":"https://github.com/citation-style-language/schema/raw/master/csl-citation.json"}</w:instrText>
      </w:r>
      <w:r w:rsidRPr="00EA10E9">
        <w:rPr>
          <w:color w:val="FF0000"/>
          <w:lang w:eastAsia="en-GB"/>
        </w:rPr>
        <w:fldChar w:fldCharType="separate"/>
      </w:r>
      <w:r w:rsidRPr="00EA10E9">
        <w:rPr>
          <w:noProof/>
          <w:color w:val="FF0000"/>
          <w:lang w:eastAsia="en-GB"/>
        </w:rPr>
        <w:t>(Latombe et al., 2017)</w:t>
      </w:r>
      <w:r w:rsidRPr="00EA10E9">
        <w:rPr>
          <w:color w:val="FF0000"/>
          <w:lang w:eastAsia="en-GB"/>
        </w:rPr>
        <w:fldChar w:fldCharType="end"/>
      </w:r>
      <w:r w:rsidRPr="00445A39">
        <w:rPr>
          <w:lang w:eastAsia="en-GB"/>
        </w:rPr>
        <w:t>. To calculate ζ-diversity we used the ‘</w:t>
      </w:r>
      <w:proofErr w:type="spellStart"/>
      <w:r w:rsidRPr="00445A39">
        <w:rPr>
          <w:lang w:eastAsia="en-GB"/>
        </w:rPr>
        <w:t>zetadiv</w:t>
      </w:r>
      <w:proofErr w:type="spellEnd"/>
      <w:r w:rsidRPr="00445A39">
        <w:rPr>
          <w:lang w:eastAsia="en-GB"/>
        </w:rPr>
        <w:t xml:space="preserve">’ R package </w:t>
      </w:r>
      <w:r w:rsidRPr="00445A39">
        <w:rPr>
          <w:lang w:eastAsia="en-GB"/>
        </w:rPr>
        <w:fldChar w:fldCharType="begin" w:fldLock="1"/>
      </w:r>
      <w:r w:rsidRPr="00445A39">
        <w:rPr>
          <w:lang w:eastAsia="en-GB"/>
        </w:rPr>
        <w:instrText>ADDIN CSL_CITATION {"citationItems":[{"id":"ITEM-1","itemData":{"DOI":"10.1101/324897","abstract":"Spatial variation in compositional diversity, or species turnover, is necessary for capturing the components of heterogeneity that constitute biodiversity. However, no incidence-based metric of pairwise species turnover can calculate all components of diversity partitioning. Zeta (ζ) diversity, the mean number of species shared by any given number of sites or assemblages, captures all diversity components produced by assemblage partitioning. zetadiv is an R package for analysing and measuring compositional change for occurrence data using zeta diversity. Four types of analyses are performed on bird composition data in Australia: (i) decline in zeta diversity; (ii) distance decay; (iii) multi-site generalised dissimilarity modelling; and (iv) hierarchical scaling. Some analyses, such as the zeta decline, are specific to zeta diversity, whereas others, such as distance decay, are commonly applied to beta diversity, and have been adapted using zeta diversity to differentiate the contribution of common and rare species to compositional change.","author":[{"dropping-particle":"","family":"Latombe","given":"Guillaume","non-dropping-particle":"","parse-names":false,"suffix":""},{"dropping-particle":"","family":"McGeoch","given":"Melodie A","non-dropping-particle":"","parse-names":false,"suffix":""},{"dropping-particle":"","family":"Nipperess","given":"David","non-dropping-particle":"","parse-names":false,"suffix":""},{"dropping-particle":"","family":"Hui","given":"Cang","non-dropping-particle":"","parse-names":false,"suffix":""}],"container-title":"bioRxiv","id":"ITEM-1","issue":"May","issued":{"date-parts":[["2018"]]},"title":"zetadiv: an R package for computing compositional change across multiple sites, assemblages or cases","type":"article-journal"},"uris":["http://www.mendeley.com/documents/?uuid=6bafa9ae-3001-4cb7-8484-c8e8466d99e5"]}],"mendeley":{"formattedCitation":"(Latombe et al., 2018)","plainTextFormattedCitation":"(Latombe et al., 2018)","previouslyFormattedCitation":"(Latombe et al., 2018)"},"properties":{"noteIndex":0},"schema":"https://github.com/citation-style-language/schema/raw/master/csl-citation.json"}</w:instrText>
      </w:r>
      <w:r w:rsidRPr="00445A39">
        <w:rPr>
          <w:lang w:eastAsia="en-GB"/>
        </w:rPr>
        <w:fldChar w:fldCharType="separate"/>
      </w:r>
      <w:r w:rsidRPr="00445A39">
        <w:rPr>
          <w:noProof/>
          <w:lang w:eastAsia="en-GB"/>
        </w:rPr>
        <w:t>(Latombe et al., 2018)</w:t>
      </w:r>
      <w:r w:rsidRPr="00445A39">
        <w:rPr>
          <w:lang w:eastAsia="en-GB"/>
        </w:rPr>
        <w:fldChar w:fldCharType="end"/>
      </w:r>
      <w:r w:rsidRPr="00445A39">
        <w:rPr>
          <w:lang w:eastAsia="en-GB"/>
        </w:rPr>
        <w:t>.</w:t>
      </w:r>
    </w:p>
    <w:p w14:paraId="7E28ECBA" w14:textId="77777777" w:rsidR="00EB22E6" w:rsidRPr="00445A39" w:rsidRDefault="00EB22E6" w:rsidP="00EB22E6">
      <w:pPr>
        <w:pStyle w:val="Heading2"/>
        <w:rPr>
          <w:rFonts w:ascii="Times New Roman" w:hAnsi="Times New Roman" w:cs="Times New Roman"/>
          <w:lang w:eastAsia="en-GB"/>
        </w:rPr>
      </w:pPr>
      <w:bookmarkStart w:id="4" w:name="_Toc18065047"/>
      <w:r w:rsidRPr="00445A39">
        <w:rPr>
          <w:rFonts w:ascii="Times New Roman" w:hAnsi="Times New Roman" w:cs="Times New Roman"/>
          <w:lang w:eastAsia="en-GB"/>
        </w:rPr>
        <w:t>Hierarchical clustering analysis</w:t>
      </w:r>
      <w:bookmarkEnd w:id="4"/>
    </w:p>
    <w:p w14:paraId="030EA9F0" w14:textId="7056B296" w:rsidR="00EB22E6" w:rsidRPr="00E3620F" w:rsidRDefault="00EB22E6" w:rsidP="00EB22E6">
      <w:pPr>
        <w:rPr>
          <w:color w:val="7030A0"/>
          <w:lang w:eastAsia="en-GB"/>
        </w:rPr>
      </w:pPr>
      <w:r w:rsidRPr="00445A39">
        <w:rPr>
          <w:lang w:eastAsia="en-GB"/>
        </w:rPr>
        <w:t xml:space="preserve">To infer factors affecting species composition of the islands, we first need to compare their fauna. To achieve this we computed a dissimilarity index using the ‘vegan’ R package </w:t>
      </w:r>
      <w:r w:rsidRPr="00445A39">
        <w:rPr>
          <w:lang w:eastAsia="en-GB"/>
        </w:rPr>
        <w:fldChar w:fldCharType="begin" w:fldLock="1"/>
      </w:r>
      <w:r w:rsidRPr="00445A39">
        <w:rPr>
          <w:lang w:eastAsia="en-GB"/>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H. Stevens","given":"M. Henry","non-dropping-particle":"","parse-names":false,"suffix":""},{"dropping-particle":"","family":"Szoecs","given":"Eduard","non-dropping-particle":"","parse-names":false,"suffix":""},{"dropping-particle":"","family":"Wagner","given":"Helene","non-dropping-particle":"","parse-names":false,"suffix":""}],"id":"ITEM-1","issued":{"date-parts":[["2019"]]},"number":"2.5-5","title":"vegan: Community Ecology Package. R package version 2.5-4.","type":"article"},"uris":["http://www.mendeley.com/documents/?uuid=dd2c9b1f-130d-4259-a30d-cf833bdba204"]}],"mendeley":{"formattedCitation":"(Oksanen et al., 2019)","plainTextFormattedCitation":"(Oksanen et al., 2019)","previouslyFormattedCitation":"(Oksanen et al., 2019)"},"properties":{"noteIndex":0},"schema":"https://github.com/citation-style-language/schema/raw/master/csl-citation.json"}</w:instrText>
      </w:r>
      <w:r w:rsidRPr="00445A39">
        <w:rPr>
          <w:lang w:eastAsia="en-GB"/>
        </w:rPr>
        <w:fldChar w:fldCharType="separate"/>
      </w:r>
      <w:r w:rsidRPr="00445A39">
        <w:rPr>
          <w:noProof/>
          <w:lang w:eastAsia="en-GB"/>
        </w:rPr>
        <w:t>(Oksanen et al., 2019)</w:t>
      </w:r>
      <w:r w:rsidRPr="00445A39">
        <w:rPr>
          <w:lang w:eastAsia="en-GB"/>
        </w:rPr>
        <w:fldChar w:fldCharType="end"/>
      </w:r>
      <w:r w:rsidRPr="00445A39">
        <w:rPr>
          <w:lang w:eastAsia="en-GB"/>
        </w:rPr>
        <w:t xml:space="preserve"> which</w:t>
      </w:r>
      <w:r w:rsidR="00E3620F">
        <w:rPr>
          <w:lang w:eastAsia="en-GB"/>
        </w:rPr>
        <w:t>, among other things,</w:t>
      </w:r>
      <w:r w:rsidRPr="00445A39">
        <w:rPr>
          <w:lang w:eastAsia="en-GB"/>
        </w:rPr>
        <w:t xml:space="preserve"> measures the difference in species composition among the islands. We then used UPGMA </w:t>
      </w:r>
      <w:r w:rsidRPr="00E3620F">
        <w:rPr>
          <w:color w:val="FF0000"/>
          <w:lang w:eastAsia="en-GB"/>
        </w:rPr>
        <w:t xml:space="preserve">(Unweighted Pair Group Method with Arithmetic mean) </w:t>
      </w:r>
      <w:r w:rsidRPr="00445A39">
        <w:rPr>
          <w:lang w:eastAsia="en-GB"/>
        </w:rPr>
        <w:fldChar w:fldCharType="begin" w:fldLock="1"/>
      </w:r>
      <w:r w:rsidRPr="00445A39">
        <w:rPr>
          <w:lang w:eastAsia="en-GB"/>
        </w:rPr>
        <w:instrText>ADDIN CSL_CITATION {"citationItems":[{"id":"ITEM-1","itemData":{"DOI":"citeulike-article-id:1327877","ISBN":"0254643000","ISSN":"0022-8850","abstract":"Starting with correlation coefficients (based on numerous characters) among species of a systematic unit, the authors developed a method for grouping species, and regrouping the resultant assemblages, to form a classifactory hierarchy most easily expressed as a treelike diagram of relationships. The details of this method are described, using as an example a group of bees. The resulting classification was similar to that previously established by classical systematic methods, although some taxonomic changes were made in view of the new light thrown on relationships. The method is time consuming, although practical in isolated cases, with punched-card machines such as were used; it becomes generally practical with increasingly widely available digital computers.","author":[{"dropping-particle":"","family":"Sokal","given":"Robert R.","non-dropping-particle":"","parse-names":false,"suffix":""},{"dropping-particle":"","family":"Michener","given":"Charles","non-dropping-particle":"","parse-names":false,"suffix":""}],"container-title":"University of Kansas Science Bulletin","id":"ITEM-1","issue":"March","issued":{"date-parts":[["1958"]]},"page":"1409-1438","title":"A statistical method for evaluating systematic relationships","type":"article-journal","volume":"38"},"uris":["http://www.mendeley.com/documents/?uuid=fad5602b-c82c-4b5a-84b1-172db8db3a6a"]}],"mendeley":{"formattedCitation":"(Sokal and Michener, 1958)","plainTextFormattedCitation":"(Sokal and Michener, 1958)","previouslyFormattedCitation":"(Sokal and Michener, 1958)"},"properties":{"noteIndex":0},"schema":"https://github.com/citation-style-language/schema/raw/master/csl-citation.json"}</w:instrText>
      </w:r>
      <w:r w:rsidRPr="00445A39">
        <w:rPr>
          <w:lang w:eastAsia="en-GB"/>
        </w:rPr>
        <w:fldChar w:fldCharType="separate"/>
      </w:r>
      <w:r w:rsidRPr="00445A39">
        <w:rPr>
          <w:noProof/>
          <w:lang w:eastAsia="en-GB"/>
        </w:rPr>
        <w:t>(Sokal and Michener, 1958)</w:t>
      </w:r>
      <w:r w:rsidRPr="00445A39">
        <w:rPr>
          <w:lang w:eastAsia="en-GB"/>
        </w:rPr>
        <w:fldChar w:fldCharType="end"/>
      </w:r>
      <w:r w:rsidR="00E3620F">
        <w:rPr>
          <w:lang w:eastAsia="en-GB"/>
        </w:rPr>
        <w:t xml:space="preserve">, </w:t>
      </w:r>
      <w:r w:rsidRPr="00445A39">
        <w:rPr>
          <w:lang w:eastAsia="en-GB"/>
        </w:rPr>
        <w:t xml:space="preserve">a very common form of hierarchical clustering </w:t>
      </w:r>
      <w:r w:rsidRPr="00E3620F">
        <w:rPr>
          <w:color w:val="FF0000"/>
          <w:lang w:eastAsia="en-GB"/>
        </w:rPr>
        <w:t>in ecology as well as other areas of biology</w:t>
      </w:r>
      <w:r w:rsidRPr="00445A39">
        <w:rPr>
          <w:lang w:eastAsia="en-GB"/>
        </w:rPr>
        <w:t xml:space="preserve">. This method is included in the R-native ‘stats’ package and we </w:t>
      </w:r>
      <w:r w:rsidR="00E3620F">
        <w:rPr>
          <w:lang w:eastAsia="en-GB"/>
        </w:rPr>
        <w:t>used</w:t>
      </w:r>
      <w:r w:rsidRPr="00445A39">
        <w:rPr>
          <w:lang w:eastAsia="en-GB"/>
        </w:rPr>
        <w:t xml:space="preserve"> the </w:t>
      </w:r>
      <w:proofErr w:type="spellStart"/>
      <w:r w:rsidRPr="00445A39">
        <w:rPr>
          <w:lang w:eastAsia="en-GB"/>
        </w:rPr>
        <w:t>hclust</w:t>
      </w:r>
      <w:proofErr w:type="spellEnd"/>
      <w:r w:rsidRPr="00445A39">
        <w:rPr>
          <w:lang w:eastAsia="en-GB"/>
        </w:rPr>
        <w:t xml:space="preserve"> command</w:t>
      </w:r>
      <w:r w:rsidRPr="00E3620F">
        <w:rPr>
          <w:lang w:eastAsia="en-GB"/>
        </w:rPr>
        <w:fldChar w:fldCharType="begin" w:fldLock="1"/>
      </w:r>
      <w:r w:rsidRPr="00E3620F">
        <w:rPr>
          <w:lang w:eastAsia="en-GB"/>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eb539411-a74f-497c-9914-30fc4404035e"]}],"mendeley":{"formattedCitation":"(R Core Team, 2019)","plainTextFormattedCitation":"(R Core Team, 2019)","previouslyFormattedCitation":"(R Core Team, 2019)"},"properties":{"noteIndex":0},"schema":"https://github.com/citation-style-language/schema/raw/master/csl-citation.json"}</w:instrText>
      </w:r>
      <w:r w:rsidRPr="00E3620F">
        <w:rPr>
          <w:lang w:eastAsia="en-GB"/>
        </w:rPr>
        <w:fldChar w:fldCharType="separate"/>
      </w:r>
      <w:r w:rsidRPr="00E3620F">
        <w:rPr>
          <w:noProof/>
          <w:lang w:eastAsia="en-GB"/>
        </w:rPr>
        <w:t>(R Core Team, 2019)</w:t>
      </w:r>
      <w:r w:rsidRPr="00E3620F">
        <w:rPr>
          <w:lang w:eastAsia="en-GB"/>
        </w:rPr>
        <w:fldChar w:fldCharType="end"/>
      </w:r>
      <w:r w:rsidRPr="00E3620F">
        <w:rPr>
          <w:lang w:eastAsia="en-GB"/>
        </w:rPr>
        <w:t xml:space="preserve">. </w:t>
      </w:r>
      <w:r w:rsidRPr="00E3620F">
        <w:rPr>
          <w:color w:val="7030A0"/>
          <w:lang w:eastAsia="en-GB"/>
        </w:rPr>
        <w:t>We used presence/absence data for all islands in our species list and made a dendrogram from a Jaccard dissimilarity matrix. We also made another dendrogram from the Simpson turnover matrix which we have computed using the ‘</w:t>
      </w:r>
      <w:proofErr w:type="spellStart"/>
      <w:r w:rsidRPr="00E3620F">
        <w:rPr>
          <w:color w:val="7030A0"/>
          <w:lang w:eastAsia="en-GB"/>
        </w:rPr>
        <w:t>betapart</w:t>
      </w:r>
      <w:proofErr w:type="spellEnd"/>
      <w:r w:rsidRPr="00E3620F">
        <w:rPr>
          <w:color w:val="7030A0"/>
          <w:lang w:eastAsia="en-GB"/>
        </w:rPr>
        <w:t xml:space="preserve">’ R package </w:t>
      </w:r>
      <w:r w:rsidRPr="00E3620F">
        <w:rPr>
          <w:color w:val="7030A0"/>
          <w:lang w:eastAsia="en-GB"/>
        </w:rPr>
        <w:fldChar w:fldCharType="begin" w:fldLock="1"/>
      </w:r>
      <w:r w:rsidRPr="00E3620F">
        <w:rPr>
          <w:color w:val="7030A0"/>
          <w:lang w:eastAsia="en-GB"/>
        </w:rPr>
        <w:instrText>ADDIN CSL_CITATION {"citationItems":[{"id":"ITEM-1","itemData":{"DOI":"10.1111/j.2041-210X.2012.00224.x","ISBN":"2041-210X","ISSN":"2041210X","PMID":"21030248","abstract":"1.Beta diversity, that is, the variation in species composition among sites, can be the result of species replacement between sites (turnover) and species loss from site to site (nestedness). 2.We present betapart, an R package for computing total dissimilarity as Sørensen or Jaccard indices, as well as their respective turnover and nestedness components. 3.betapart allows the assessment of spatial patterns of beta diversity using multiple-site dissimilarity measures accounting for compositional heterogeneity across several sites or pairwise measures providing distance matrices accounting for the multivariate structure of dissimilarity. 4.betapart also allows computing patterns of temporal difference in assemblage composition, and its turnover and nestedness components. 5.Several example analyses are shown, using the data included in the package, to illustrate the relevance of separating the turnover and nestedness components of beta diversity to infer different mechanisms behind biodiversity patterns.","author":[{"dropping-particle":"","family":"Baselga","given":"Andrés","non-dropping-particle":"","parse-names":false,"suffix":""},{"dropping-particle":"","family":"Orme","given":"C. David L","non-dropping-particle":"","parse-names":false,"suffix":""}],"container-title":"Methods in Ecology and Evolution","id":"ITEM-1","issue":"5","issued":{"date-parts":[["2012"]]},"page":"808-812","title":"Betapart: An R package for the study of beta diversity","type":"article-journal","volume":"3"},"uris":["http://www.mendeley.com/documents/?uuid=1b87b851-6e6b-4cbd-a35e-2a993c5f7ecb"]}],"mendeley":{"formattedCitation":"(Baselga and Orme, 2012)","plainTextFormattedCitation":"(Baselga and Orme, 2012)","previouslyFormattedCitation":"(Baselga and Orme, 2012)"},"properties":{"noteIndex":0},"schema":"https://github.com/citation-style-language/schema/raw/master/csl-citation.json"}</w:instrText>
      </w:r>
      <w:r w:rsidRPr="00E3620F">
        <w:rPr>
          <w:color w:val="7030A0"/>
          <w:lang w:eastAsia="en-GB"/>
        </w:rPr>
        <w:fldChar w:fldCharType="separate"/>
      </w:r>
      <w:r w:rsidRPr="00E3620F">
        <w:rPr>
          <w:noProof/>
          <w:color w:val="7030A0"/>
          <w:lang w:eastAsia="en-GB"/>
        </w:rPr>
        <w:t>(Baselga and Orme, 2012)</w:t>
      </w:r>
      <w:r w:rsidRPr="00E3620F">
        <w:rPr>
          <w:color w:val="7030A0"/>
          <w:lang w:eastAsia="en-GB"/>
        </w:rPr>
        <w:fldChar w:fldCharType="end"/>
      </w:r>
      <w:r w:rsidRPr="00E3620F">
        <w:rPr>
          <w:color w:val="7030A0"/>
          <w:lang w:eastAsia="en-GB"/>
        </w:rPr>
        <w:t xml:space="preserve">. </w:t>
      </w:r>
    </w:p>
    <w:p w14:paraId="649A1428" w14:textId="77777777" w:rsidR="00EB22E6" w:rsidRPr="00445A39" w:rsidRDefault="00EB22E6" w:rsidP="00EB22E6">
      <w:pPr>
        <w:pStyle w:val="Heading2"/>
        <w:rPr>
          <w:rFonts w:ascii="Times New Roman" w:hAnsi="Times New Roman" w:cs="Times New Roman"/>
          <w:lang w:eastAsia="en-GB"/>
        </w:rPr>
      </w:pPr>
      <w:bookmarkStart w:id="5" w:name="_Toc18065048"/>
      <w:r w:rsidRPr="00445A39">
        <w:rPr>
          <w:rFonts w:ascii="Times New Roman" w:hAnsi="Times New Roman" w:cs="Times New Roman"/>
          <w:lang w:eastAsia="en-GB"/>
        </w:rPr>
        <w:t>Generalized Linear Models (GLM)</w:t>
      </w:r>
      <w:bookmarkEnd w:id="5"/>
    </w:p>
    <w:p w14:paraId="060436AD" w14:textId="4C3F796A" w:rsidR="00EB22E6" w:rsidRPr="00445A39" w:rsidRDefault="00EB22E6" w:rsidP="00EB22E6">
      <w:pPr>
        <w:rPr>
          <w:lang w:eastAsia="en-GB"/>
        </w:rPr>
      </w:pPr>
      <w:r w:rsidRPr="00445A39">
        <w:rPr>
          <w:lang w:eastAsia="en-GB"/>
        </w:rPr>
        <w:t xml:space="preserve">We used Generalized Linear Models to analyse which factors among the current geographic and climatic conditions of the islands </w:t>
      </w:r>
      <w:r w:rsidRPr="00445A39">
        <w:rPr>
          <w:lang w:eastAsia="en-GB"/>
        </w:rPr>
        <w:fldChar w:fldCharType="begin" w:fldLock="1"/>
      </w:r>
      <w:r w:rsidRPr="00445A39">
        <w:rPr>
          <w:lang w:eastAsia="en-GB"/>
        </w:rPr>
        <w:instrText>ADDIN CSL_CITATION {"citationItems":[{"id":"ITEM-1","itemData":{"author":[{"dropping-particle":"","family":"European Environment Agency (EEA)","given":"","non-dropping-particle":"","parse-names":false,"suffix":""}],"container-title":"© European Union, Copernicus Land Monitoring Service","id":"ITEM-1","issued":{"date-parts":[["2019"]]},"publisher":"© European Union, Copernicus Land Monitoring Service","title":"Corine Land Cover","type":"article"},"uris":["http://www.mendeley.com/documents/?uuid=95017cf9-489b-4c53-a66d-9cb6990e84af"]}],"mendeley":{"formattedCitation":"(European Environment Agency (EEA), 2019)","plainTextFormattedCitation":"(European Environment Agency (EEA), 2019)","previouslyFormattedCitation":"(European Environment Agency (EEA), 2019)"},"properties":{"noteIndex":0},"schema":"https://github.com/citation-style-language/schema/raw/master/csl-citation.json"}</w:instrText>
      </w:r>
      <w:r w:rsidRPr="00445A39">
        <w:rPr>
          <w:lang w:eastAsia="en-GB"/>
        </w:rPr>
        <w:fldChar w:fldCharType="separate"/>
      </w:r>
      <w:r w:rsidRPr="00445A39">
        <w:rPr>
          <w:noProof/>
          <w:lang w:eastAsia="en-GB"/>
        </w:rPr>
        <w:t>(European Environment Agency (EEA), 2019)</w:t>
      </w:r>
      <w:r w:rsidRPr="00445A39">
        <w:rPr>
          <w:lang w:eastAsia="en-GB"/>
        </w:rPr>
        <w:fldChar w:fldCharType="end"/>
      </w:r>
      <w:r w:rsidR="00391A2D" w:rsidRPr="00391A2D">
        <w:rPr>
          <w:lang w:eastAsia="en-GB"/>
        </w:rPr>
        <w:t xml:space="preserve"> </w:t>
      </w:r>
      <w:r w:rsidR="00391A2D" w:rsidRPr="00445A39">
        <w:rPr>
          <w:lang w:eastAsia="en-GB"/>
        </w:rPr>
        <w:fldChar w:fldCharType="begin" w:fldLock="1"/>
      </w:r>
      <w:r w:rsidR="00391A2D" w:rsidRPr="00445A39">
        <w:rPr>
          <w:lang w:eastAsia="en-GB"/>
        </w:rPr>
        <w:instrText>ADDIN CSL_CITATION {"citationItems":[{"id":"ITEM-1","itemData":{"DOI":"10.1002/joc.5086","ISBN":"1097-0088","ISSN":"10970088","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author":[{"dropping-particle":"","family":"Fick","given":"Stephen E.","non-dropping-particle":"","parse-names":false,"suffix":""},{"dropping-particle":"","family":"Hijmans","given":"Robert J.","non-dropping-particle":"","parse-names":false,"suffix":""}],"container-title":"International Journal of Climatology","id":"ITEM-1","issue":"12","issued":{"date-parts":[["2017"]]},"page":"4302-4315","title":"WorldClim 2: new 1-km spatial resolution climate surfaces for global land areas","type":"article-journal","volume":"37"},"uris":["http://www.mendeley.com/documents/?uuid=398f8582-b141-4dc0-a02b-91b7465024c1"]}],"mendeley":{"formattedCitation":"(Fick and Hijmans, 2017)","plainTextFormattedCitation":"(Fick and Hijmans, 2017)","previouslyFormattedCitation":"(Fick and Hijmans, 2017)"},"properties":{"noteIndex":0},"schema":"https://github.com/citation-style-language/schema/raw/master/csl-citation.json"}</w:instrText>
      </w:r>
      <w:r w:rsidR="00391A2D" w:rsidRPr="00445A39">
        <w:rPr>
          <w:lang w:eastAsia="en-GB"/>
        </w:rPr>
        <w:fldChar w:fldCharType="separate"/>
      </w:r>
      <w:r w:rsidR="00391A2D" w:rsidRPr="00445A39">
        <w:rPr>
          <w:noProof/>
          <w:lang w:eastAsia="en-GB"/>
        </w:rPr>
        <w:t>(Fick and Hijmans, 2017)</w:t>
      </w:r>
      <w:r w:rsidR="00391A2D" w:rsidRPr="00445A39">
        <w:rPr>
          <w:lang w:eastAsia="en-GB"/>
        </w:rPr>
        <w:fldChar w:fldCharType="end"/>
      </w:r>
      <w:r w:rsidRPr="00445A39">
        <w:rPr>
          <w:lang w:eastAsia="en-GB"/>
        </w:rPr>
        <w:t xml:space="preserve"> were the greatest contributors to </w:t>
      </w:r>
      <w:proofErr w:type="spellStart"/>
      <w:r w:rsidR="00E3620F">
        <w:rPr>
          <w:lang w:eastAsia="en-GB"/>
        </w:rPr>
        <w:t>staphylinid</w:t>
      </w:r>
      <w:proofErr w:type="spellEnd"/>
      <w:r w:rsidR="00E3620F">
        <w:rPr>
          <w:lang w:eastAsia="en-GB"/>
        </w:rPr>
        <w:t xml:space="preserve"> </w:t>
      </w:r>
      <w:r w:rsidRPr="00445A39">
        <w:rPr>
          <w:lang w:eastAsia="en-GB"/>
        </w:rPr>
        <w:t>species richness</w:t>
      </w:r>
      <w:r w:rsidR="00E3620F">
        <w:rPr>
          <w:lang w:eastAsia="en-GB"/>
        </w:rPr>
        <w:t xml:space="preserve"> in the region</w:t>
      </w:r>
      <w:r w:rsidRPr="00445A39">
        <w:rPr>
          <w:lang w:eastAsia="en-GB"/>
        </w:rPr>
        <w:t>. In our measure of species richness, we have also included currently unidentified morphospecies. We compared the area in km</w:t>
      </w:r>
      <w:r w:rsidRPr="00445A39">
        <w:rPr>
          <w:sz w:val="20"/>
          <w:szCs w:val="20"/>
          <w:vertAlign w:val="superscript"/>
          <w:lang w:eastAsia="en-GB"/>
        </w:rPr>
        <w:t>2</w:t>
      </w:r>
      <w:r w:rsidRPr="00445A39">
        <w:rPr>
          <w:lang w:eastAsia="en-GB"/>
        </w:rPr>
        <w:t xml:space="preserve"> of the islands, the relative amount of forest on a given island (Others/Forest), the precipitation, the mean diurnal temperature variation as </w:t>
      </w:r>
      <w:r w:rsidRPr="00445A39">
        <w:rPr>
          <w:lang w:eastAsia="en-GB"/>
        </w:rPr>
        <w:lastRenderedPageBreak/>
        <w:t xml:space="preserve">well as the average annual temperature variation. We have not included the amount of phrygana in the Others/Forest factor, as it is by far the most dominant vegetation </w:t>
      </w:r>
      <w:proofErr w:type="gramStart"/>
      <w:r w:rsidRPr="00445A39">
        <w:rPr>
          <w:lang w:eastAsia="en-GB"/>
        </w:rPr>
        <w:t>type</w:t>
      </w:r>
      <w:r w:rsidR="00327B42">
        <w:rPr>
          <w:lang w:eastAsia="en-GB"/>
        </w:rPr>
        <w:t>(</w:t>
      </w:r>
      <w:proofErr w:type="gramEnd"/>
      <w:r w:rsidR="00C6200D">
        <w:rPr>
          <w:lang w:eastAsia="en-GB"/>
        </w:rPr>
        <w:t>&gt;</w:t>
      </w:r>
      <w:bookmarkStart w:id="6" w:name="_GoBack"/>
      <w:bookmarkEnd w:id="6"/>
      <w:r w:rsidR="00327B42">
        <w:rPr>
          <w:lang w:eastAsia="en-GB"/>
        </w:rPr>
        <w:t>&gt;50%)</w:t>
      </w:r>
      <w:r w:rsidRPr="00445A39">
        <w:rPr>
          <w:lang w:eastAsia="en-GB"/>
        </w:rPr>
        <w:t xml:space="preserve"> on all islands and would reduce the explanatory ability of this factor because it would minimize the </w:t>
      </w:r>
      <w:r w:rsidR="00327B42">
        <w:rPr>
          <w:lang w:eastAsia="en-GB"/>
        </w:rPr>
        <w:t>information</w:t>
      </w:r>
      <w:r w:rsidRPr="00445A39">
        <w:rPr>
          <w:lang w:eastAsia="en-GB"/>
        </w:rPr>
        <w:t xml:space="preserve"> included in our model. As the amount of phrygana can be inferred when both the amount of forest and other vegetation is known, we do not believe that we reduce the amount of information fed to the </w:t>
      </w:r>
      <w:r w:rsidR="00327B42">
        <w:rPr>
          <w:lang w:eastAsia="en-GB"/>
        </w:rPr>
        <w:t>GLM</w:t>
      </w:r>
      <w:r w:rsidRPr="00445A39">
        <w:rPr>
          <w:lang w:eastAsia="en-GB"/>
        </w:rPr>
        <w:t xml:space="preserve">. The higher this factor is, the more forest is present on the island compared to other, non-phrygana vegetation. We also considered the distance of a given island to the nearest mainland (DCM). These various parameters are shown in table 1. </w:t>
      </w:r>
      <w:r w:rsidRPr="001D2941">
        <w:rPr>
          <w:color w:val="FF0000"/>
          <w:lang w:eastAsia="en-GB"/>
        </w:rPr>
        <w:t>Finally, we calculated an additional factor pertaining to our forest factor, the annual precipitation (</w:t>
      </w:r>
      <w:proofErr w:type="spellStart"/>
      <w:r w:rsidRPr="001D2941">
        <w:rPr>
          <w:color w:val="FF0000"/>
          <w:lang w:eastAsia="en-GB"/>
        </w:rPr>
        <w:t>OFxP</w:t>
      </w:r>
      <w:proofErr w:type="spellEnd"/>
      <w:r w:rsidRPr="001D2941">
        <w:rPr>
          <w:color w:val="FF0000"/>
          <w:lang w:eastAsia="en-GB"/>
        </w:rPr>
        <w:t>) multiplied with the others/forest factor, as these parameters seem to interact to predict the type of forest present</w:t>
      </w:r>
      <w:r w:rsidRPr="00445A39">
        <w:rPr>
          <w:lang w:eastAsia="en-GB"/>
        </w:rPr>
        <w:t xml:space="preserve">. </w:t>
      </w:r>
      <w:r w:rsidRPr="001D2941">
        <w:rPr>
          <w:color w:val="FF0000"/>
          <w:lang w:eastAsia="en-GB"/>
        </w:rPr>
        <w:t>Areas with less moisture will have a different type of forest than ones which are wetter, and this leads to an interaction between the factors. While not included in the table below, it is easily calculated from the data which have been included</w:t>
      </w:r>
      <w:r w:rsidRPr="00445A39">
        <w:rPr>
          <w:lang w:eastAsia="en-GB"/>
        </w:rPr>
        <w:t>. To analyse our GLM we used the dredge function from the ‘</w:t>
      </w:r>
      <w:proofErr w:type="spellStart"/>
      <w:r w:rsidRPr="00445A39">
        <w:rPr>
          <w:lang w:eastAsia="en-GB"/>
        </w:rPr>
        <w:t>MuMIn</w:t>
      </w:r>
      <w:proofErr w:type="spellEnd"/>
      <w:r w:rsidRPr="00445A39">
        <w:rPr>
          <w:lang w:eastAsia="en-GB"/>
        </w:rPr>
        <w:t xml:space="preserve">’ R package </w:t>
      </w:r>
      <w:r w:rsidRPr="00445A39">
        <w:rPr>
          <w:lang w:eastAsia="en-GB"/>
        </w:rPr>
        <w:fldChar w:fldCharType="begin" w:fldLock="1"/>
      </w:r>
      <w:r w:rsidRPr="00445A39">
        <w:rPr>
          <w:lang w:eastAsia="en-GB"/>
        </w:rPr>
        <w:instrText>ADDIN CSL_CITATION {"citationItems":[{"id":"ITEM-1","itemData":{"author":[{"dropping-particle":"","family":"Barton","given":"Kamil","non-dropping-particle":"","parse-names":false,"suffix":""}],"id":"ITEM-1","issued":{"date-parts":[["2018"]]},"number":"1.42.1","publisher":"R Packages","title":"MuMIn: Multi-Model Inference","type":"article"},"uris":["http://www.mendeley.com/documents/?uuid=f4b6732a-4670-4b13-a202-747171c058e6"]}],"mendeley":{"formattedCitation":"(Barton, 2018)","plainTextFormattedCitation":"(Barton, 2018)","previouslyFormattedCitation":"(Barton, 2018)"},"properties":{"noteIndex":0},"schema":"https://github.com/citation-style-language/schema/raw/master/csl-citation.json"}</w:instrText>
      </w:r>
      <w:r w:rsidRPr="00445A39">
        <w:rPr>
          <w:lang w:eastAsia="en-GB"/>
        </w:rPr>
        <w:fldChar w:fldCharType="separate"/>
      </w:r>
      <w:r w:rsidRPr="00445A39">
        <w:rPr>
          <w:noProof/>
          <w:lang w:eastAsia="en-GB"/>
        </w:rPr>
        <w:t>(Barton, 2018)</w:t>
      </w:r>
      <w:r w:rsidRPr="00445A39">
        <w:rPr>
          <w:lang w:eastAsia="en-GB"/>
        </w:rPr>
        <w:fldChar w:fldCharType="end"/>
      </w:r>
      <w:r w:rsidRPr="00445A39">
        <w:rPr>
          <w:lang w:eastAsia="en-GB"/>
        </w:rPr>
        <w:t>. Using the dredge function, we generated information criteria to investigate which model, and thus which parameters, performed the best. The main information criteria which we used was the Akaike Information Criterion (</w:t>
      </w:r>
      <w:proofErr w:type="spellStart"/>
      <w:r w:rsidRPr="00445A39">
        <w:rPr>
          <w:lang w:eastAsia="en-GB"/>
        </w:rPr>
        <w:t>AICc</w:t>
      </w:r>
      <w:proofErr w:type="spellEnd"/>
      <w:r w:rsidRPr="00445A39">
        <w:rPr>
          <w:lang w:eastAsia="en-GB"/>
        </w:rPr>
        <w:t xml:space="preserve">) </w:t>
      </w:r>
      <w:r w:rsidRPr="00445A39">
        <w:rPr>
          <w:lang w:eastAsia="en-GB"/>
        </w:rPr>
        <w:fldChar w:fldCharType="begin" w:fldLock="1"/>
      </w:r>
      <w:r w:rsidRPr="00445A39">
        <w:rPr>
          <w:lang w:eastAsia="en-GB"/>
        </w:rPr>
        <w:instrText>ADDIN CSL_CITATION {"citationItems":[{"id":"ITEM-1","itemData":{"DOI":"10.1109/TAC.1974.1100705","ISSN":"15582523","abstract":"The history of the development of statistical hypothesis testing in time series analysis is reviewed briefly and it is pointed out that the hypothesis testing procedure is not adequately defined as the procedure for statistical model identil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author":[{"dropping-particle":"","family":"Akaike","given":"Hirotugu","non-dropping-particle":"","parse-names":false,"suffix":""}],"container-title":"IEEE Transactions on Automatic Control","id":"ITEM-1","issue":"6","issued":{"date-parts":[["1974"]]},"page":"716-723","title":"A New Look at the Statistical Model Identification","type":"article-journal","volume":"19"},"uris":["http://www.mendeley.com/documents/?uuid=7eda50c4-6bc2-4e75-aa36-9405f461ffbd"]}],"mendeley":{"formattedCitation":"(Akaike, 1974)","plainTextFormattedCitation":"(Akaike, 1974)","previouslyFormattedCitation":"(Akaike, 1974)"},"properties":{"noteIndex":0},"schema":"https://github.com/citation-style-language/schema/raw/master/csl-citation.json"}</w:instrText>
      </w:r>
      <w:r w:rsidRPr="00445A39">
        <w:rPr>
          <w:lang w:eastAsia="en-GB"/>
        </w:rPr>
        <w:fldChar w:fldCharType="separate"/>
      </w:r>
      <w:r w:rsidRPr="00445A39">
        <w:rPr>
          <w:noProof/>
          <w:lang w:eastAsia="en-GB"/>
        </w:rPr>
        <w:t>(Akaike, 1974)</w:t>
      </w:r>
      <w:r w:rsidRPr="00445A39">
        <w:rPr>
          <w:lang w:eastAsia="en-GB"/>
        </w:rPr>
        <w:fldChar w:fldCharType="end"/>
      </w:r>
      <w:r w:rsidRPr="00445A39">
        <w:rPr>
          <w:lang w:eastAsia="en-GB"/>
        </w:rPr>
        <w:t xml:space="preserve"> which was developed to help model selection by investigating how well the specific model explains our data</w:t>
      </w:r>
      <w:r w:rsidR="001D2941">
        <w:rPr>
          <w:lang w:eastAsia="en-GB"/>
        </w:rPr>
        <w:t xml:space="preserve"> relative to the other models</w:t>
      </w:r>
      <w:r w:rsidRPr="00445A39">
        <w:rPr>
          <w:lang w:eastAsia="en-GB"/>
        </w:rPr>
        <w:t xml:space="preserve">. </w:t>
      </w:r>
      <w:r w:rsidRPr="001D2941">
        <w:rPr>
          <w:color w:val="FF0000"/>
          <w:lang w:eastAsia="en-GB"/>
        </w:rPr>
        <w:t xml:space="preserve">While this number is not particularly </w:t>
      </w:r>
      <w:proofErr w:type="gramStart"/>
      <w:r w:rsidRPr="001D2941">
        <w:rPr>
          <w:color w:val="FF0000"/>
          <w:lang w:eastAsia="en-GB"/>
        </w:rPr>
        <w:t>useful in itself, comparing</w:t>
      </w:r>
      <w:proofErr w:type="gramEnd"/>
      <w:r w:rsidRPr="001D2941">
        <w:rPr>
          <w:color w:val="FF0000"/>
          <w:lang w:eastAsia="en-GB"/>
        </w:rPr>
        <w:t xml:space="preserve"> it to the values of other models in our GLM gives us a comparative method to investigate the best model - the lower the </w:t>
      </w:r>
      <w:proofErr w:type="spellStart"/>
      <w:r w:rsidRPr="001D2941">
        <w:rPr>
          <w:color w:val="FF0000"/>
          <w:lang w:eastAsia="en-GB"/>
        </w:rPr>
        <w:t>AICc</w:t>
      </w:r>
      <w:proofErr w:type="spellEnd"/>
      <w:r w:rsidRPr="001D2941">
        <w:rPr>
          <w:color w:val="FF0000"/>
          <w:lang w:eastAsia="en-GB"/>
        </w:rPr>
        <w:t xml:space="preserve"> is, the better it explains our data.</w:t>
      </w:r>
    </w:p>
    <w:tbl>
      <w:tblPr>
        <w:tblW w:w="0" w:type="auto"/>
        <w:tblCellMar>
          <w:top w:w="15" w:type="dxa"/>
          <w:left w:w="15" w:type="dxa"/>
          <w:bottom w:w="15" w:type="dxa"/>
          <w:right w:w="15" w:type="dxa"/>
        </w:tblCellMar>
        <w:tblLook w:val="04A0" w:firstRow="1" w:lastRow="0" w:firstColumn="1" w:lastColumn="0" w:noHBand="0" w:noVBand="1"/>
      </w:tblPr>
      <w:tblGrid>
        <w:gridCol w:w="1023"/>
        <w:gridCol w:w="811"/>
        <w:gridCol w:w="767"/>
        <w:gridCol w:w="973"/>
        <w:gridCol w:w="1241"/>
        <w:gridCol w:w="842"/>
        <w:gridCol w:w="1255"/>
        <w:gridCol w:w="1165"/>
        <w:gridCol w:w="929"/>
      </w:tblGrid>
      <w:tr w:rsidR="00327B42" w:rsidRPr="00445A39" w14:paraId="5A00CA09" w14:textId="77777777" w:rsidTr="00C02A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EFAB48" w14:textId="77777777" w:rsidR="00327B42" w:rsidRPr="00445A39" w:rsidRDefault="00327B42" w:rsidP="00C02A1B">
            <w:pPr>
              <w:rPr>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8ADFEA" w14:textId="77777777" w:rsidR="00327B42" w:rsidRPr="00445A39" w:rsidRDefault="00327B42" w:rsidP="00C02A1B">
            <w:pPr>
              <w:rPr>
                <w:lang w:eastAsia="en-GB"/>
              </w:rPr>
            </w:pPr>
            <w:r w:rsidRPr="00445A39">
              <w:rPr>
                <w:sz w:val="20"/>
                <w:szCs w:val="20"/>
                <w:lang w:eastAsia="en-GB"/>
              </w:rPr>
              <w:t>Speci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BD1077" w14:textId="77777777" w:rsidR="00327B42" w:rsidRPr="00445A39" w:rsidRDefault="00327B42" w:rsidP="00C02A1B">
            <w:pPr>
              <w:rPr>
                <w:lang w:eastAsia="en-GB"/>
              </w:rPr>
            </w:pPr>
            <w:r w:rsidRPr="00445A39">
              <w:rPr>
                <w:sz w:val="20"/>
                <w:szCs w:val="20"/>
                <w:lang w:eastAsia="en-GB"/>
              </w:rPr>
              <w:t>Area of islan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2D73D5" w14:textId="77777777" w:rsidR="00327B42" w:rsidRPr="00445A39" w:rsidRDefault="00327B42" w:rsidP="00C02A1B">
            <w:pPr>
              <w:rPr>
                <w:lang w:eastAsia="en-GB"/>
              </w:rPr>
            </w:pPr>
            <w:r w:rsidRPr="00445A39">
              <w:rPr>
                <w:sz w:val="20"/>
                <w:szCs w:val="20"/>
                <w:lang w:eastAsia="en-GB"/>
              </w:rPr>
              <w:t>Distance to mainlan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C17A9B" w14:textId="77777777" w:rsidR="00327B42" w:rsidRPr="00445A39" w:rsidRDefault="00327B42" w:rsidP="00C02A1B">
            <w:pPr>
              <w:rPr>
                <w:lang w:eastAsia="en-GB"/>
              </w:rPr>
            </w:pPr>
            <w:r w:rsidRPr="00445A39">
              <w:rPr>
                <w:sz w:val="20"/>
                <w:szCs w:val="20"/>
                <w:lang w:eastAsia="en-GB"/>
              </w:rPr>
              <w:t>Annual Precipit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899068" w14:textId="77777777" w:rsidR="00327B42" w:rsidRPr="00445A39" w:rsidRDefault="00327B42" w:rsidP="00C02A1B">
            <w:pPr>
              <w:rPr>
                <w:lang w:eastAsia="en-GB"/>
              </w:rPr>
            </w:pPr>
            <w:r w:rsidRPr="00445A39">
              <w:rPr>
                <w:sz w:val="20"/>
                <w:szCs w:val="20"/>
                <w:lang w:eastAsia="en-GB"/>
              </w:rPr>
              <w:t>Mean Diurnal Ran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75C89E" w14:textId="77777777" w:rsidR="00327B42" w:rsidRPr="00445A39" w:rsidRDefault="00327B42" w:rsidP="00C02A1B">
            <w:pPr>
              <w:rPr>
                <w:lang w:eastAsia="en-GB"/>
              </w:rPr>
            </w:pPr>
            <w:r w:rsidRPr="00445A39">
              <w:rPr>
                <w:sz w:val="20"/>
                <w:szCs w:val="20"/>
                <w:lang w:eastAsia="en-GB"/>
              </w:rPr>
              <w:t>Annual Temperature ran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9DF8EA" w14:textId="77777777" w:rsidR="00327B42" w:rsidRPr="00445A39" w:rsidRDefault="00327B42" w:rsidP="00C02A1B">
            <w:pPr>
              <w:rPr>
                <w:lang w:eastAsia="en-GB"/>
              </w:rPr>
            </w:pPr>
            <w:r w:rsidRPr="00445A39">
              <w:rPr>
                <w:sz w:val="20"/>
                <w:szCs w:val="20"/>
                <w:lang w:eastAsia="en-GB"/>
              </w:rPr>
              <w:t>Other Vegetation/ Fores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630699" w14:textId="77777777" w:rsidR="00327B42" w:rsidRPr="00445A39" w:rsidRDefault="00327B42" w:rsidP="00C02A1B">
            <w:pPr>
              <w:rPr>
                <w:lang w:eastAsia="en-GB"/>
              </w:rPr>
            </w:pPr>
            <w:r w:rsidRPr="00445A39">
              <w:rPr>
                <w:sz w:val="20"/>
                <w:szCs w:val="20"/>
                <w:lang w:eastAsia="en-GB"/>
              </w:rPr>
              <w:t>Endemic species</w:t>
            </w:r>
          </w:p>
        </w:tc>
      </w:tr>
      <w:tr w:rsidR="00327B42" w:rsidRPr="00445A39" w14:paraId="7760ED50" w14:textId="77777777" w:rsidTr="00C02A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53ACC9" w14:textId="77777777" w:rsidR="00327B42" w:rsidRPr="00445A39" w:rsidRDefault="00327B42" w:rsidP="00C02A1B">
            <w:pPr>
              <w:rPr>
                <w:lang w:eastAsia="en-GB"/>
              </w:rPr>
            </w:pPr>
            <w:r w:rsidRPr="00445A39">
              <w:rPr>
                <w:sz w:val="20"/>
                <w:szCs w:val="20"/>
                <w:lang w:eastAsia="en-GB"/>
              </w:rPr>
              <w:t>Skyro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187BFB" w14:textId="77777777" w:rsidR="00327B42" w:rsidRPr="00445A39" w:rsidRDefault="00327B42" w:rsidP="00C02A1B">
            <w:pPr>
              <w:rPr>
                <w:lang w:eastAsia="en-GB"/>
              </w:rPr>
            </w:pPr>
            <w:r w:rsidRPr="00445A39">
              <w:rPr>
                <w:sz w:val="20"/>
                <w:szCs w:val="20"/>
                <w:lang w:eastAsia="en-GB"/>
              </w:rPr>
              <w:t>6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590175" w14:textId="77777777" w:rsidR="00327B42" w:rsidRPr="00445A39" w:rsidRDefault="00327B42" w:rsidP="00C02A1B">
            <w:pPr>
              <w:rPr>
                <w:lang w:eastAsia="en-GB"/>
              </w:rPr>
            </w:pPr>
            <w:r w:rsidRPr="00445A39">
              <w:rPr>
                <w:sz w:val="20"/>
                <w:szCs w:val="20"/>
                <w:lang w:eastAsia="en-GB"/>
              </w:rPr>
              <w:t>20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99C4F7" w14:textId="77777777" w:rsidR="00327B42" w:rsidRPr="00445A39" w:rsidRDefault="00327B42" w:rsidP="00C02A1B">
            <w:pPr>
              <w:rPr>
                <w:lang w:eastAsia="en-GB"/>
              </w:rPr>
            </w:pPr>
            <w:r w:rsidRPr="00445A39">
              <w:rPr>
                <w:sz w:val="20"/>
                <w:szCs w:val="20"/>
                <w:lang w:eastAsia="en-GB"/>
              </w:rPr>
              <w:t>3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25FAF1" w14:textId="77777777" w:rsidR="00327B42" w:rsidRPr="00445A39" w:rsidRDefault="00327B42" w:rsidP="00C02A1B">
            <w:pPr>
              <w:rPr>
                <w:lang w:eastAsia="en-GB"/>
              </w:rPr>
            </w:pPr>
            <w:r w:rsidRPr="00445A39">
              <w:rPr>
                <w:sz w:val="20"/>
                <w:szCs w:val="20"/>
                <w:lang w:eastAsia="en-GB"/>
              </w:rPr>
              <w:t>425.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18C6C4" w14:textId="77777777" w:rsidR="00327B42" w:rsidRPr="00445A39" w:rsidRDefault="00327B42" w:rsidP="00C02A1B">
            <w:pPr>
              <w:rPr>
                <w:lang w:eastAsia="en-GB"/>
              </w:rPr>
            </w:pPr>
            <w:r w:rsidRPr="00445A39">
              <w:rPr>
                <w:sz w:val="20"/>
                <w:szCs w:val="20"/>
                <w:lang w:eastAsia="en-GB"/>
              </w:rPr>
              <w:t>6.1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8E3787" w14:textId="77777777" w:rsidR="00327B42" w:rsidRPr="00445A39" w:rsidRDefault="00327B42" w:rsidP="00C02A1B">
            <w:pPr>
              <w:rPr>
                <w:lang w:eastAsia="en-GB"/>
              </w:rPr>
            </w:pPr>
            <w:r w:rsidRPr="00445A39">
              <w:rPr>
                <w:sz w:val="20"/>
                <w:szCs w:val="20"/>
                <w:lang w:eastAsia="en-GB"/>
              </w:rPr>
              <w:t>22.1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F5064B" w14:textId="77777777" w:rsidR="00327B42" w:rsidRPr="00445A39" w:rsidRDefault="00327B42" w:rsidP="00C02A1B">
            <w:pPr>
              <w:rPr>
                <w:lang w:eastAsia="en-GB"/>
              </w:rPr>
            </w:pPr>
            <w:r w:rsidRPr="00445A39">
              <w:rPr>
                <w:sz w:val="20"/>
                <w:szCs w:val="20"/>
                <w:lang w:eastAsia="en-GB"/>
              </w:rPr>
              <w:t>0.19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FF3354" w14:textId="77777777" w:rsidR="00327B42" w:rsidRPr="00445A39" w:rsidRDefault="00327B42" w:rsidP="00C02A1B">
            <w:pPr>
              <w:rPr>
                <w:lang w:eastAsia="en-GB"/>
              </w:rPr>
            </w:pPr>
            <w:r w:rsidRPr="00445A39">
              <w:rPr>
                <w:sz w:val="20"/>
                <w:szCs w:val="20"/>
                <w:lang w:eastAsia="en-GB"/>
              </w:rPr>
              <w:t>1</w:t>
            </w:r>
          </w:p>
        </w:tc>
      </w:tr>
      <w:tr w:rsidR="00327B42" w:rsidRPr="00445A39" w14:paraId="47A7D98A" w14:textId="77777777" w:rsidTr="00C02A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7D010F" w14:textId="77777777" w:rsidR="00327B42" w:rsidRPr="00445A39" w:rsidRDefault="00327B42" w:rsidP="00C02A1B">
            <w:pPr>
              <w:rPr>
                <w:lang w:eastAsia="en-GB"/>
              </w:rPr>
            </w:pPr>
            <w:r w:rsidRPr="00445A39">
              <w:rPr>
                <w:sz w:val="20"/>
                <w:szCs w:val="20"/>
                <w:lang w:eastAsia="en-GB"/>
              </w:rPr>
              <w:t>Ikari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9E84F9" w14:textId="77777777" w:rsidR="00327B42" w:rsidRPr="00445A39" w:rsidRDefault="00327B42" w:rsidP="00C02A1B">
            <w:pPr>
              <w:rPr>
                <w:lang w:eastAsia="en-GB"/>
              </w:rPr>
            </w:pPr>
            <w:r w:rsidRPr="00445A39">
              <w:rPr>
                <w:sz w:val="20"/>
                <w:szCs w:val="20"/>
                <w:lang w:eastAsia="en-GB"/>
              </w:rPr>
              <w:t>6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602D35" w14:textId="77777777" w:rsidR="00327B42" w:rsidRPr="00445A39" w:rsidRDefault="00327B42" w:rsidP="00C02A1B">
            <w:pPr>
              <w:rPr>
                <w:lang w:eastAsia="en-GB"/>
              </w:rPr>
            </w:pPr>
            <w:r w:rsidRPr="00445A39">
              <w:rPr>
                <w:sz w:val="20"/>
                <w:szCs w:val="20"/>
                <w:lang w:eastAsia="en-GB"/>
              </w:rPr>
              <w:t>257.9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B3218C" w14:textId="77777777" w:rsidR="00327B42" w:rsidRPr="00445A39" w:rsidRDefault="00327B42" w:rsidP="00C02A1B">
            <w:pPr>
              <w:rPr>
                <w:lang w:eastAsia="en-GB"/>
              </w:rPr>
            </w:pPr>
            <w:r w:rsidRPr="00445A39">
              <w:rPr>
                <w:sz w:val="20"/>
                <w:szCs w:val="20"/>
                <w:lang w:eastAsia="en-GB"/>
              </w:rPr>
              <w:t>5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1AC2C9" w14:textId="77777777" w:rsidR="00327B42" w:rsidRPr="00445A39" w:rsidRDefault="00327B42" w:rsidP="00C02A1B">
            <w:pPr>
              <w:rPr>
                <w:lang w:eastAsia="en-GB"/>
              </w:rPr>
            </w:pPr>
            <w:r w:rsidRPr="00445A39">
              <w:rPr>
                <w:sz w:val="20"/>
                <w:szCs w:val="20"/>
                <w:lang w:eastAsia="en-GB"/>
              </w:rPr>
              <w:t>57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AF8B70" w14:textId="77777777" w:rsidR="00327B42" w:rsidRPr="00445A39" w:rsidRDefault="00327B42" w:rsidP="00C02A1B">
            <w:pPr>
              <w:rPr>
                <w:lang w:eastAsia="en-GB"/>
              </w:rPr>
            </w:pPr>
            <w:r w:rsidRPr="00445A39">
              <w:rPr>
                <w:sz w:val="20"/>
                <w:szCs w:val="20"/>
                <w:lang w:eastAsia="en-GB"/>
              </w:rPr>
              <w:t>7.6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850941" w14:textId="77777777" w:rsidR="00327B42" w:rsidRPr="00445A39" w:rsidRDefault="00327B42" w:rsidP="00C02A1B">
            <w:pPr>
              <w:rPr>
                <w:lang w:eastAsia="en-GB"/>
              </w:rPr>
            </w:pPr>
            <w:r w:rsidRPr="00445A39">
              <w:rPr>
                <w:sz w:val="20"/>
                <w:szCs w:val="20"/>
                <w:lang w:eastAsia="en-GB"/>
              </w:rPr>
              <w:t>23.7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C0B39F" w14:textId="77777777" w:rsidR="00327B42" w:rsidRPr="00445A39" w:rsidRDefault="00327B42" w:rsidP="00C02A1B">
            <w:pPr>
              <w:rPr>
                <w:lang w:eastAsia="en-GB"/>
              </w:rPr>
            </w:pPr>
            <w:r w:rsidRPr="00445A39">
              <w:rPr>
                <w:sz w:val="20"/>
                <w:szCs w:val="20"/>
                <w:lang w:eastAsia="en-GB"/>
              </w:rPr>
              <w:t>0.04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B7864C" w14:textId="77777777" w:rsidR="00327B42" w:rsidRPr="00445A39" w:rsidRDefault="00327B42" w:rsidP="00C02A1B">
            <w:pPr>
              <w:rPr>
                <w:lang w:eastAsia="en-GB"/>
              </w:rPr>
            </w:pPr>
            <w:r w:rsidRPr="00445A39">
              <w:rPr>
                <w:sz w:val="20"/>
                <w:szCs w:val="20"/>
                <w:lang w:eastAsia="en-GB"/>
              </w:rPr>
              <w:t>5</w:t>
            </w:r>
          </w:p>
        </w:tc>
      </w:tr>
      <w:tr w:rsidR="00327B42" w:rsidRPr="00445A39" w14:paraId="13F9C4E9" w14:textId="77777777" w:rsidTr="00C02A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516B5D" w14:textId="77777777" w:rsidR="00327B42" w:rsidRPr="00445A39" w:rsidRDefault="00327B42" w:rsidP="00C02A1B">
            <w:pPr>
              <w:rPr>
                <w:lang w:eastAsia="en-GB"/>
              </w:rPr>
            </w:pPr>
            <w:r w:rsidRPr="00445A39">
              <w:rPr>
                <w:sz w:val="20"/>
                <w:szCs w:val="20"/>
                <w:lang w:eastAsia="en-GB"/>
              </w:rPr>
              <w:t>Ko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90754D" w14:textId="77777777" w:rsidR="00327B42" w:rsidRPr="00445A39" w:rsidRDefault="00327B42" w:rsidP="00C02A1B">
            <w:pPr>
              <w:rPr>
                <w:lang w:eastAsia="en-GB"/>
              </w:rPr>
            </w:pPr>
            <w:r w:rsidRPr="00445A39">
              <w:rPr>
                <w:sz w:val="20"/>
                <w:szCs w:val="20"/>
                <w:lang w:eastAsia="en-GB"/>
              </w:rPr>
              <w:t>5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F0CC62" w14:textId="77777777" w:rsidR="00327B42" w:rsidRPr="00445A39" w:rsidRDefault="00327B42" w:rsidP="00C02A1B">
            <w:pPr>
              <w:rPr>
                <w:lang w:eastAsia="en-GB"/>
              </w:rPr>
            </w:pPr>
            <w:r w:rsidRPr="00445A39">
              <w:rPr>
                <w:sz w:val="20"/>
                <w:szCs w:val="20"/>
                <w:lang w:eastAsia="en-GB"/>
              </w:rPr>
              <w:t>289.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DDBB64" w14:textId="77777777" w:rsidR="00327B42" w:rsidRPr="00445A39" w:rsidRDefault="00327B42" w:rsidP="00C02A1B">
            <w:pPr>
              <w:rPr>
                <w:lang w:eastAsia="en-GB"/>
              </w:rPr>
            </w:pPr>
            <w:r w:rsidRPr="00445A39">
              <w:rPr>
                <w:sz w:val="20"/>
                <w:szCs w:val="20"/>
                <w:lang w:eastAsia="en-GB"/>
              </w:rPr>
              <w:t>5.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6AEBD5" w14:textId="77777777" w:rsidR="00327B42" w:rsidRPr="00445A39" w:rsidRDefault="00327B42" w:rsidP="00C02A1B">
            <w:pPr>
              <w:rPr>
                <w:lang w:eastAsia="en-GB"/>
              </w:rPr>
            </w:pPr>
            <w:r w:rsidRPr="00445A39">
              <w:rPr>
                <w:sz w:val="20"/>
                <w:szCs w:val="20"/>
                <w:lang w:eastAsia="en-GB"/>
              </w:rPr>
              <w:t>74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E611A3" w14:textId="77777777" w:rsidR="00327B42" w:rsidRPr="00445A39" w:rsidRDefault="00327B42" w:rsidP="00C02A1B">
            <w:pPr>
              <w:rPr>
                <w:lang w:eastAsia="en-GB"/>
              </w:rPr>
            </w:pPr>
            <w:r w:rsidRPr="00445A39">
              <w:rPr>
                <w:sz w:val="20"/>
                <w:szCs w:val="20"/>
                <w:lang w:eastAsia="en-GB"/>
              </w:rPr>
              <w:t>8.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3F6A17" w14:textId="77777777" w:rsidR="00327B42" w:rsidRPr="00445A39" w:rsidRDefault="00327B42" w:rsidP="00C02A1B">
            <w:pPr>
              <w:rPr>
                <w:lang w:eastAsia="en-GB"/>
              </w:rPr>
            </w:pPr>
            <w:r w:rsidRPr="00445A39">
              <w:rPr>
                <w:sz w:val="20"/>
                <w:szCs w:val="20"/>
                <w:lang w:eastAsia="en-GB"/>
              </w:rPr>
              <w:t>23.9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D5BFF6" w14:textId="77777777" w:rsidR="00327B42" w:rsidRPr="00445A39" w:rsidRDefault="00327B42" w:rsidP="00C02A1B">
            <w:pPr>
              <w:rPr>
                <w:lang w:eastAsia="en-GB"/>
              </w:rPr>
            </w:pPr>
            <w:r w:rsidRPr="00445A39">
              <w:rPr>
                <w:sz w:val="20"/>
                <w:szCs w:val="20"/>
                <w:lang w:eastAsia="en-GB"/>
              </w:rPr>
              <w:t>1.86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31FE69" w14:textId="77777777" w:rsidR="00327B42" w:rsidRPr="00445A39" w:rsidRDefault="00327B42" w:rsidP="00C02A1B">
            <w:pPr>
              <w:rPr>
                <w:lang w:eastAsia="en-GB"/>
              </w:rPr>
            </w:pPr>
            <w:r w:rsidRPr="00445A39">
              <w:rPr>
                <w:sz w:val="20"/>
                <w:szCs w:val="20"/>
                <w:lang w:eastAsia="en-GB"/>
              </w:rPr>
              <w:t>0</w:t>
            </w:r>
          </w:p>
        </w:tc>
      </w:tr>
      <w:tr w:rsidR="00327B42" w:rsidRPr="00445A39" w14:paraId="1CD7503B" w14:textId="77777777" w:rsidTr="00C02A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03CC0C" w14:textId="77777777" w:rsidR="00327B42" w:rsidRPr="00445A39" w:rsidRDefault="00327B42" w:rsidP="00C02A1B">
            <w:pPr>
              <w:rPr>
                <w:lang w:eastAsia="en-GB"/>
              </w:rPr>
            </w:pPr>
            <w:r w:rsidRPr="00445A39">
              <w:rPr>
                <w:sz w:val="20"/>
                <w:szCs w:val="20"/>
                <w:lang w:eastAsia="en-GB"/>
              </w:rPr>
              <w:t>Karpatho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B7EB68" w14:textId="77777777" w:rsidR="00327B42" w:rsidRPr="00445A39" w:rsidRDefault="00327B42" w:rsidP="00C02A1B">
            <w:pPr>
              <w:rPr>
                <w:lang w:eastAsia="en-GB"/>
              </w:rPr>
            </w:pPr>
            <w:r w:rsidRPr="00445A39">
              <w:rPr>
                <w:sz w:val="20"/>
                <w:szCs w:val="20"/>
                <w:lang w:eastAsia="en-GB"/>
              </w:rPr>
              <w:t>6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CEE926" w14:textId="77777777" w:rsidR="00327B42" w:rsidRPr="00445A39" w:rsidRDefault="00327B42" w:rsidP="00C02A1B">
            <w:pPr>
              <w:rPr>
                <w:lang w:eastAsia="en-GB"/>
              </w:rPr>
            </w:pPr>
            <w:r w:rsidRPr="00445A39">
              <w:rPr>
                <w:sz w:val="20"/>
                <w:szCs w:val="20"/>
                <w:lang w:eastAsia="en-GB"/>
              </w:rPr>
              <w:t>3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D30DA8" w14:textId="77777777" w:rsidR="00327B42" w:rsidRPr="00445A39" w:rsidRDefault="00327B42" w:rsidP="00C02A1B">
            <w:pPr>
              <w:rPr>
                <w:lang w:eastAsia="en-GB"/>
              </w:rPr>
            </w:pPr>
            <w:r w:rsidRPr="00445A39">
              <w:rPr>
                <w:sz w:val="20"/>
                <w:szCs w:val="20"/>
                <w:lang w:eastAsia="en-GB"/>
              </w:rPr>
              <w:t>9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BF9803" w14:textId="77777777" w:rsidR="00327B42" w:rsidRPr="00445A39" w:rsidRDefault="00327B42" w:rsidP="00C02A1B">
            <w:pPr>
              <w:rPr>
                <w:lang w:eastAsia="en-GB"/>
              </w:rPr>
            </w:pPr>
            <w:r w:rsidRPr="00445A39">
              <w:rPr>
                <w:sz w:val="20"/>
                <w:szCs w:val="20"/>
                <w:lang w:eastAsia="en-GB"/>
              </w:rPr>
              <w:t>67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37647D" w14:textId="77777777" w:rsidR="00327B42" w:rsidRPr="00445A39" w:rsidRDefault="00327B42" w:rsidP="00C02A1B">
            <w:pPr>
              <w:rPr>
                <w:lang w:eastAsia="en-GB"/>
              </w:rPr>
            </w:pPr>
            <w:r w:rsidRPr="00445A39">
              <w:rPr>
                <w:sz w:val="20"/>
                <w:szCs w:val="20"/>
                <w:lang w:eastAsia="en-GB"/>
              </w:rPr>
              <w:t>6.5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16C822" w14:textId="77777777" w:rsidR="00327B42" w:rsidRPr="00445A39" w:rsidRDefault="00327B42" w:rsidP="00C02A1B">
            <w:pPr>
              <w:rPr>
                <w:lang w:eastAsia="en-GB"/>
              </w:rPr>
            </w:pPr>
            <w:r w:rsidRPr="00445A39">
              <w:rPr>
                <w:sz w:val="20"/>
                <w:szCs w:val="20"/>
                <w:lang w:eastAsia="en-GB"/>
              </w:rPr>
              <w:t>20.7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088715" w14:textId="77777777" w:rsidR="00327B42" w:rsidRPr="00445A39" w:rsidRDefault="00327B42" w:rsidP="00C02A1B">
            <w:pPr>
              <w:rPr>
                <w:lang w:eastAsia="en-GB"/>
              </w:rPr>
            </w:pPr>
            <w:r w:rsidRPr="00445A39">
              <w:rPr>
                <w:sz w:val="20"/>
                <w:szCs w:val="20"/>
                <w:lang w:eastAsia="en-GB"/>
              </w:rPr>
              <w:t>0.45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331C74" w14:textId="77777777" w:rsidR="00327B42" w:rsidRPr="00445A39" w:rsidRDefault="00327B42" w:rsidP="00C02A1B">
            <w:pPr>
              <w:rPr>
                <w:lang w:eastAsia="en-GB"/>
              </w:rPr>
            </w:pPr>
            <w:r w:rsidRPr="00445A39">
              <w:rPr>
                <w:sz w:val="20"/>
                <w:szCs w:val="20"/>
                <w:lang w:eastAsia="en-GB"/>
              </w:rPr>
              <w:t>2</w:t>
            </w:r>
          </w:p>
        </w:tc>
      </w:tr>
      <w:tr w:rsidR="00327B42" w:rsidRPr="00445A39" w14:paraId="01AE772C" w14:textId="77777777" w:rsidTr="00C02A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2DA2DB" w14:textId="77777777" w:rsidR="00327B42" w:rsidRPr="00445A39" w:rsidRDefault="00327B42" w:rsidP="00C02A1B">
            <w:pPr>
              <w:rPr>
                <w:lang w:eastAsia="en-GB"/>
              </w:rPr>
            </w:pPr>
            <w:r w:rsidRPr="00445A39">
              <w:rPr>
                <w:sz w:val="20"/>
                <w:szCs w:val="20"/>
                <w:lang w:eastAsia="en-GB"/>
              </w:rPr>
              <w:t>Samo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CD609B" w14:textId="77777777" w:rsidR="00327B42" w:rsidRPr="00445A39" w:rsidRDefault="00327B42" w:rsidP="00C02A1B">
            <w:pPr>
              <w:rPr>
                <w:lang w:eastAsia="en-GB"/>
              </w:rPr>
            </w:pPr>
            <w:r w:rsidRPr="00445A39">
              <w:rPr>
                <w:sz w:val="20"/>
                <w:szCs w:val="20"/>
                <w:lang w:eastAsia="en-GB"/>
              </w:rPr>
              <w:t>15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000B3B" w14:textId="77777777" w:rsidR="00327B42" w:rsidRPr="00445A39" w:rsidRDefault="00327B42" w:rsidP="00C02A1B">
            <w:pPr>
              <w:rPr>
                <w:lang w:eastAsia="en-GB"/>
              </w:rPr>
            </w:pPr>
            <w:r w:rsidRPr="00445A39">
              <w:rPr>
                <w:sz w:val="20"/>
                <w:szCs w:val="20"/>
                <w:lang w:eastAsia="en-GB"/>
              </w:rPr>
              <w:t>477.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BB7FB9" w14:textId="77777777" w:rsidR="00327B42" w:rsidRPr="00445A39" w:rsidRDefault="00327B42" w:rsidP="00C02A1B">
            <w:pPr>
              <w:rPr>
                <w:lang w:eastAsia="en-GB"/>
              </w:rPr>
            </w:pPr>
            <w:r w:rsidRPr="00445A39">
              <w:rPr>
                <w:sz w:val="20"/>
                <w:szCs w:val="20"/>
                <w:lang w:eastAsia="en-GB"/>
              </w:rPr>
              <w:t>1.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1F92E9" w14:textId="77777777" w:rsidR="00327B42" w:rsidRPr="00445A39" w:rsidRDefault="00327B42" w:rsidP="00C02A1B">
            <w:pPr>
              <w:rPr>
                <w:lang w:eastAsia="en-GB"/>
              </w:rPr>
            </w:pPr>
            <w:r w:rsidRPr="00445A39">
              <w:rPr>
                <w:sz w:val="20"/>
                <w:szCs w:val="20"/>
                <w:lang w:eastAsia="en-GB"/>
              </w:rPr>
              <w:t>714.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5398B0" w14:textId="77777777" w:rsidR="00327B42" w:rsidRPr="00445A39" w:rsidRDefault="00327B42" w:rsidP="00C02A1B">
            <w:pPr>
              <w:rPr>
                <w:lang w:eastAsia="en-GB"/>
              </w:rPr>
            </w:pPr>
            <w:r w:rsidRPr="00445A39">
              <w:rPr>
                <w:sz w:val="20"/>
                <w:szCs w:val="20"/>
                <w:lang w:eastAsia="en-GB"/>
              </w:rPr>
              <w:t>8.3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155993" w14:textId="77777777" w:rsidR="00327B42" w:rsidRPr="00445A39" w:rsidRDefault="00327B42" w:rsidP="00C02A1B">
            <w:pPr>
              <w:rPr>
                <w:lang w:eastAsia="en-GB"/>
              </w:rPr>
            </w:pPr>
            <w:r w:rsidRPr="00445A39">
              <w:rPr>
                <w:sz w:val="20"/>
                <w:szCs w:val="20"/>
                <w:lang w:eastAsia="en-GB"/>
              </w:rPr>
              <w:t>25.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1A51BE" w14:textId="77777777" w:rsidR="00327B42" w:rsidRPr="00445A39" w:rsidRDefault="00327B42" w:rsidP="00C02A1B">
            <w:pPr>
              <w:rPr>
                <w:lang w:eastAsia="en-GB"/>
              </w:rPr>
            </w:pPr>
            <w:r w:rsidRPr="00445A39">
              <w:rPr>
                <w:sz w:val="20"/>
                <w:szCs w:val="20"/>
                <w:lang w:eastAsia="en-GB"/>
              </w:rPr>
              <w:t>0.46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BEAAE1" w14:textId="77777777" w:rsidR="00327B42" w:rsidRPr="00445A39" w:rsidRDefault="00327B42" w:rsidP="00C02A1B">
            <w:pPr>
              <w:rPr>
                <w:lang w:eastAsia="en-GB"/>
              </w:rPr>
            </w:pPr>
            <w:r w:rsidRPr="00445A39">
              <w:rPr>
                <w:sz w:val="20"/>
                <w:szCs w:val="20"/>
                <w:lang w:eastAsia="en-GB"/>
              </w:rPr>
              <w:t>9</w:t>
            </w:r>
          </w:p>
        </w:tc>
      </w:tr>
      <w:tr w:rsidR="00327B42" w:rsidRPr="00445A39" w14:paraId="6D82F618" w14:textId="77777777" w:rsidTr="00DE1BD4">
        <w:tc>
          <w:tcPr>
            <w:tcW w:w="0" w:type="auto"/>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hideMark/>
          </w:tcPr>
          <w:p w14:paraId="1D1E8903" w14:textId="77777777" w:rsidR="00327B42" w:rsidRPr="00445A39" w:rsidRDefault="00327B42" w:rsidP="00C02A1B">
            <w:pPr>
              <w:rPr>
                <w:lang w:eastAsia="en-GB"/>
              </w:rPr>
            </w:pPr>
            <w:r w:rsidRPr="00445A39">
              <w:rPr>
                <w:sz w:val="20"/>
                <w:szCs w:val="20"/>
                <w:lang w:eastAsia="en-GB"/>
              </w:rPr>
              <w:t>Corfu</w:t>
            </w:r>
          </w:p>
        </w:tc>
        <w:tc>
          <w:tcPr>
            <w:tcW w:w="0" w:type="auto"/>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hideMark/>
          </w:tcPr>
          <w:p w14:paraId="377AEA25" w14:textId="77777777" w:rsidR="00327B42" w:rsidRPr="00445A39" w:rsidRDefault="00327B42" w:rsidP="00C02A1B">
            <w:pPr>
              <w:rPr>
                <w:lang w:eastAsia="en-GB"/>
              </w:rPr>
            </w:pPr>
            <w:r w:rsidRPr="00445A39">
              <w:rPr>
                <w:sz w:val="20"/>
                <w:szCs w:val="20"/>
                <w:lang w:eastAsia="en-GB"/>
              </w:rPr>
              <w:t>236</w:t>
            </w:r>
          </w:p>
        </w:tc>
        <w:tc>
          <w:tcPr>
            <w:tcW w:w="0" w:type="auto"/>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hideMark/>
          </w:tcPr>
          <w:p w14:paraId="017564D0" w14:textId="77777777" w:rsidR="00327B42" w:rsidRPr="00445A39" w:rsidRDefault="00327B42" w:rsidP="00C02A1B">
            <w:pPr>
              <w:rPr>
                <w:lang w:eastAsia="en-GB"/>
              </w:rPr>
            </w:pPr>
            <w:r w:rsidRPr="00445A39">
              <w:rPr>
                <w:sz w:val="20"/>
                <w:szCs w:val="20"/>
                <w:lang w:eastAsia="en-GB"/>
              </w:rPr>
              <w:t>610.9</w:t>
            </w:r>
          </w:p>
        </w:tc>
        <w:tc>
          <w:tcPr>
            <w:tcW w:w="0" w:type="auto"/>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hideMark/>
          </w:tcPr>
          <w:p w14:paraId="0FA92B19" w14:textId="77777777" w:rsidR="00327B42" w:rsidRPr="00445A39" w:rsidRDefault="00327B42" w:rsidP="00C02A1B">
            <w:pPr>
              <w:rPr>
                <w:lang w:eastAsia="en-GB"/>
              </w:rPr>
            </w:pPr>
            <w:r w:rsidRPr="00445A39">
              <w:rPr>
                <w:sz w:val="20"/>
                <w:szCs w:val="20"/>
                <w:lang w:eastAsia="en-GB"/>
              </w:rPr>
              <w:t>4.7</w:t>
            </w:r>
          </w:p>
        </w:tc>
        <w:tc>
          <w:tcPr>
            <w:tcW w:w="0" w:type="auto"/>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hideMark/>
          </w:tcPr>
          <w:p w14:paraId="67E72603" w14:textId="77777777" w:rsidR="00327B42" w:rsidRPr="00445A39" w:rsidRDefault="00327B42" w:rsidP="00C02A1B">
            <w:pPr>
              <w:rPr>
                <w:lang w:eastAsia="en-GB"/>
              </w:rPr>
            </w:pPr>
            <w:r w:rsidRPr="00445A39">
              <w:rPr>
                <w:sz w:val="20"/>
                <w:szCs w:val="20"/>
                <w:lang w:eastAsia="en-GB"/>
              </w:rPr>
              <w:t>1097.3</w:t>
            </w:r>
          </w:p>
        </w:tc>
        <w:tc>
          <w:tcPr>
            <w:tcW w:w="0" w:type="auto"/>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hideMark/>
          </w:tcPr>
          <w:p w14:paraId="29AA34D1" w14:textId="77777777" w:rsidR="00327B42" w:rsidRPr="00445A39" w:rsidRDefault="00327B42" w:rsidP="00C02A1B">
            <w:pPr>
              <w:rPr>
                <w:lang w:eastAsia="en-GB"/>
              </w:rPr>
            </w:pPr>
            <w:r w:rsidRPr="00445A39">
              <w:rPr>
                <w:sz w:val="20"/>
                <w:szCs w:val="20"/>
                <w:lang w:eastAsia="en-GB"/>
              </w:rPr>
              <w:t>8.41</w:t>
            </w:r>
          </w:p>
        </w:tc>
        <w:tc>
          <w:tcPr>
            <w:tcW w:w="0" w:type="auto"/>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hideMark/>
          </w:tcPr>
          <w:p w14:paraId="01B9117E" w14:textId="77777777" w:rsidR="00327B42" w:rsidRPr="00445A39" w:rsidRDefault="00327B42" w:rsidP="00C02A1B">
            <w:pPr>
              <w:rPr>
                <w:lang w:eastAsia="en-GB"/>
              </w:rPr>
            </w:pPr>
            <w:r w:rsidRPr="00445A39">
              <w:rPr>
                <w:sz w:val="20"/>
                <w:szCs w:val="20"/>
                <w:lang w:eastAsia="en-GB"/>
              </w:rPr>
              <w:t>23.61</w:t>
            </w:r>
          </w:p>
        </w:tc>
        <w:tc>
          <w:tcPr>
            <w:tcW w:w="0" w:type="auto"/>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hideMark/>
          </w:tcPr>
          <w:p w14:paraId="33E0C0E7" w14:textId="77777777" w:rsidR="00327B42" w:rsidRPr="00445A39" w:rsidRDefault="00327B42" w:rsidP="00C02A1B">
            <w:pPr>
              <w:rPr>
                <w:lang w:eastAsia="en-GB"/>
              </w:rPr>
            </w:pPr>
            <w:r w:rsidRPr="00445A39">
              <w:rPr>
                <w:sz w:val="20"/>
                <w:szCs w:val="20"/>
                <w:lang w:eastAsia="en-GB"/>
              </w:rPr>
              <w:t>4.489</w:t>
            </w:r>
          </w:p>
        </w:tc>
        <w:tc>
          <w:tcPr>
            <w:tcW w:w="0" w:type="auto"/>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hideMark/>
          </w:tcPr>
          <w:p w14:paraId="50552540" w14:textId="77777777" w:rsidR="00327B42" w:rsidRPr="00445A39" w:rsidRDefault="00327B42" w:rsidP="00C02A1B">
            <w:pPr>
              <w:rPr>
                <w:lang w:eastAsia="en-GB"/>
              </w:rPr>
            </w:pPr>
            <w:r w:rsidRPr="00445A39">
              <w:rPr>
                <w:sz w:val="20"/>
                <w:szCs w:val="20"/>
                <w:lang w:eastAsia="en-GB"/>
              </w:rPr>
              <w:t>14</w:t>
            </w:r>
          </w:p>
        </w:tc>
      </w:tr>
      <w:tr w:rsidR="00327B42" w:rsidRPr="00445A39" w14:paraId="3AC24472" w14:textId="77777777" w:rsidTr="00C02A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27DB7F" w14:textId="77777777" w:rsidR="00327B42" w:rsidRPr="00445A39" w:rsidRDefault="00327B42" w:rsidP="00C02A1B">
            <w:pPr>
              <w:rPr>
                <w:lang w:eastAsia="en-GB"/>
              </w:rPr>
            </w:pPr>
            <w:r w:rsidRPr="00445A39">
              <w:rPr>
                <w:sz w:val="20"/>
                <w:szCs w:val="20"/>
                <w:lang w:eastAsia="en-GB"/>
              </w:rPr>
              <w:t>Chio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1C7CD1" w14:textId="77777777" w:rsidR="00327B42" w:rsidRPr="00445A39" w:rsidRDefault="00327B42" w:rsidP="00C02A1B">
            <w:pPr>
              <w:rPr>
                <w:lang w:eastAsia="en-GB"/>
              </w:rPr>
            </w:pPr>
            <w:r w:rsidRPr="00445A39">
              <w:rPr>
                <w:sz w:val="20"/>
                <w:szCs w:val="20"/>
                <w:lang w:eastAsia="en-GB"/>
              </w:rPr>
              <w:t>4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ED2410" w14:textId="77777777" w:rsidR="00327B42" w:rsidRPr="00445A39" w:rsidRDefault="00327B42" w:rsidP="00C02A1B">
            <w:pPr>
              <w:rPr>
                <w:lang w:eastAsia="en-GB"/>
              </w:rPr>
            </w:pPr>
            <w:r w:rsidRPr="00445A39">
              <w:rPr>
                <w:sz w:val="20"/>
                <w:szCs w:val="20"/>
                <w:lang w:eastAsia="en-GB"/>
              </w:rPr>
              <w:t>851.1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8D2DE2" w14:textId="77777777" w:rsidR="00327B42" w:rsidRPr="00445A39" w:rsidRDefault="00327B42" w:rsidP="00C02A1B">
            <w:pPr>
              <w:rPr>
                <w:lang w:eastAsia="en-GB"/>
              </w:rPr>
            </w:pPr>
            <w:r w:rsidRPr="00445A39">
              <w:rPr>
                <w:sz w:val="20"/>
                <w:szCs w:val="20"/>
                <w:lang w:eastAsia="en-GB"/>
              </w:rPr>
              <w:t>6.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264085" w14:textId="77777777" w:rsidR="00327B42" w:rsidRPr="00445A39" w:rsidRDefault="00327B42" w:rsidP="00C02A1B">
            <w:pPr>
              <w:rPr>
                <w:lang w:eastAsia="en-GB"/>
              </w:rPr>
            </w:pPr>
            <w:r w:rsidRPr="00445A39">
              <w:rPr>
                <w:sz w:val="20"/>
                <w:szCs w:val="20"/>
                <w:lang w:eastAsia="en-GB"/>
              </w:rPr>
              <w:t>52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860D40" w14:textId="77777777" w:rsidR="00327B42" w:rsidRPr="00445A39" w:rsidRDefault="00327B42" w:rsidP="00C02A1B">
            <w:pPr>
              <w:rPr>
                <w:lang w:eastAsia="en-GB"/>
              </w:rPr>
            </w:pPr>
            <w:r w:rsidRPr="00445A39">
              <w:rPr>
                <w:sz w:val="20"/>
                <w:szCs w:val="20"/>
                <w:lang w:eastAsia="en-GB"/>
              </w:rPr>
              <w:t>8.2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B72F6A" w14:textId="77777777" w:rsidR="00327B42" w:rsidRPr="00445A39" w:rsidRDefault="00327B42" w:rsidP="00C02A1B">
            <w:pPr>
              <w:rPr>
                <w:lang w:eastAsia="en-GB"/>
              </w:rPr>
            </w:pPr>
            <w:r w:rsidRPr="00445A39">
              <w:rPr>
                <w:sz w:val="20"/>
                <w:szCs w:val="20"/>
                <w:lang w:eastAsia="en-GB"/>
              </w:rPr>
              <w:t>25.1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A29CD8" w14:textId="77777777" w:rsidR="00327B42" w:rsidRPr="00445A39" w:rsidRDefault="00327B42" w:rsidP="00C02A1B">
            <w:pPr>
              <w:rPr>
                <w:lang w:eastAsia="en-GB"/>
              </w:rPr>
            </w:pPr>
            <w:r w:rsidRPr="00445A39">
              <w:rPr>
                <w:sz w:val="20"/>
                <w:szCs w:val="20"/>
                <w:lang w:eastAsia="en-GB"/>
              </w:rPr>
              <w:t>0.85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67F22B" w14:textId="77777777" w:rsidR="00327B42" w:rsidRPr="00445A39" w:rsidRDefault="00327B42" w:rsidP="00C02A1B">
            <w:pPr>
              <w:rPr>
                <w:lang w:eastAsia="en-GB"/>
              </w:rPr>
            </w:pPr>
            <w:r w:rsidRPr="00445A39">
              <w:rPr>
                <w:sz w:val="20"/>
                <w:szCs w:val="20"/>
                <w:lang w:eastAsia="en-GB"/>
              </w:rPr>
              <w:t>0</w:t>
            </w:r>
          </w:p>
        </w:tc>
      </w:tr>
      <w:tr w:rsidR="00327B42" w:rsidRPr="00445A39" w14:paraId="1959F9D5" w14:textId="77777777" w:rsidTr="00C02A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C8A7C0" w14:textId="77777777" w:rsidR="00327B42" w:rsidRPr="00445A39" w:rsidRDefault="00327B42" w:rsidP="00C02A1B">
            <w:pPr>
              <w:rPr>
                <w:lang w:eastAsia="en-GB"/>
              </w:rPr>
            </w:pPr>
            <w:r w:rsidRPr="00445A39">
              <w:rPr>
                <w:sz w:val="20"/>
                <w:szCs w:val="20"/>
                <w:lang w:eastAsia="en-GB"/>
              </w:rPr>
              <w:lastRenderedPageBreak/>
              <w:t>Rhod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D83E87" w14:textId="77777777" w:rsidR="00327B42" w:rsidRPr="00445A39" w:rsidRDefault="00327B42" w:rsidP="00C02A1B">
            <w:pPr>
              <w:rPr>
                <w:lang w:eastAsia="en-GB"/>
              </w:rPr>
            </w:pPr>
            <w:r w:rsidRPr="00445A39">
              <w:rPr>
                <w:sz w:val="20"/>
                <w:szCs w:val="20"/>
                <w:lang w:eastAsia="en-GB"/>
              </w:rPr>
              <w:t>1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E38959" w14:textId="77777777" w:rsidR="00327B42" w:rsidRPr="00445A39" w:rsidRDefault="00327B42" w:rsidP="00C02A1B">
            <w:pPr>
              <w:rPr>
                <w:lang w:eastAsia="en-GB"/>
              </w:rPr>
            </w:pPr>
            <w:r w:rsidRPr="00445A39">
              <w:rPr>
                <w:sz w:val="20"/>
                <w:szCs w:val="20"/>
                <w:lang w:eastAsia="en-GB"/>
              </w:rPr>
              <w:t>14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190009" w14:textId="77777777" w:rsidR="00327B42" w:rsidRPr="00445A39" w:rsidRDefault="00327B42" w:rsidP="00C02A1B">
            <w:pPr>
              <w:rPr>
                <w:lang w:eastAsia="en-GB"/>
              </w:rPr>
            </w:pPr>
            <w:r w:rsidRPr="00445A39">
              <w:rPr>
                <w:sz w:val="20"/>
                <w:szCs w:val="20"/>
                <w:lang w:eastAsia="en-GB"/>
              </w:rPr>
              <w:t>18.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2337E7" w14:textId="77777777" w:rsidR="00327B42" w:rsidRPr="00445A39" w:rsidRDefault="00327B42" w:rsidP="00C02A1B">
            <w:pPr>
              <w:rPr>
                <w:lang w:eastAsia="en-GB"/>
              </w:rPr>
            </w:pPr>
            <w:r w:rsidRPr="00445A39">
              <w:rPr>
                <w:sz w:val="20"/>
                <w:szCs w:val="20"/>
                <w:lang w:eastAsia="en-GB"/>
              </w:rPr>
              <w:t>7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248290" w14:textId="77777777" w:rsidR="00327B42" w:rsidRPr="00445A39" w:rsidRDefault="00327B42" w:rsidP="00C02A1B">
            <w:pPr>
              <w:rPr>
                <w:lang w:eastAsia="en-GB"/>
              </w:rPr>
            </w:pPr>
            <w:r w:rsidRPr="00445A39">
              <w:rPr>
                <w:sz w:val="20"/>
                <w:szCs w:val="20"/>
                <w:lang w:eastAsia="en-GB"/>
              </w:rPr>
              <w:t>8.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B1D2DC" w14:textId="77777777" w:rsidR="00327B42" w:rsidRPr="00445A39" w:rsidRDefault="00327B42" w:rsidP="00C02A1B">
            <w:pPr>
              <w:rPr>
                <w:lang w:eastAsia="en-GB"/>
              </w:rPr>
            </w:pPr>
            <w:r w:rsidRPr="00445A39">
              <w:rPr>
                <w:sz w:val="20"/>
                <w:szCs w:val="20"/>
                <w:lang w:eastAsia="en-GB"/>
              </w:rPr>
              <w:t>23.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F32832" w14:textId="77777777" w:rsidR="00327B42" w:rsidRPr="00445A39" w:rsidRDefault="00327B42" w:rsidP="00C02A1B">
            <w:pPr>
              <w:rPr>
                <w:lang w:eastAsia="en-GB"/>
              </w:rPr>
            </w:pPr>
            <w:r w:rsidRPr="00445A39">
              <w:rPr>
                <w:sz w:val="20"/>
                <w:szCs w:val="20"/>
                <w:lang w:eastAsia="en-GB"/>
              </w:rPr>
              <w:t>0.4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5A040A" w14:textId="77777777" w:rsidR="00327B42" w:rsidRPr="00445A39" w:rsidRDefault="00327B42" w:rsidP="00C02A1B">
            <w:pPr>
              <w:rPr>
                <w:lang w:eastAsia="en-GB"/>
              </w:rPr>
            </w:pPr>
            <w:r w:rsidRPr="00445A39">
              <w:rPr>
                <w:sz w:val="20"/>
                <w:szCs w:val="20"/>
                <w:lang w:eastAsia="en-GB"/>
              </w:rPr>
              <w:t>9</w:t>
            </w:r>
          </w:p>
        </w:tc>
      </w:tr>
      <w:tr w:rsidR="00327B42" w:rsidRPr="00445A39" w14:paraId="49F40C94" w14:textId="77777777" w:rsidTr="00C02A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D22025" w14:textId="77777777" w:rsidR="00327B42" w:rsidRPr="00445A39" w:rsidRDefault="00327B42" w:rsidP="00C02A1B">
            <w:pPr>
              <w:rPr>
                <w:lang w:eastAsia="en-GB"/>
              </w:rPr>
            </w:pPr>
            <w:r w:rsidRPr="00445A39">
              <w:rPr>
                <w:sz w:val="20"/>
                <w:szCs w:val="20"/>
                <w:lang w:eastAsia="en-GB"/>
              </w:rPr>
              <w:t>Lesbo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27F506" w14:textId="77777777" w:rsidR="00327B42" w:rsidRPr="00445A39" w:rsidRDefault="00327B42" w:rsidP="00C02A1B">
            <w:pPr>
              <w:rPr>
                <w:lang w:eastAsia="en-GB"/>
              </w:rPr>
            </w:pPr>
            <w:r w:rsidRPr="00445A39">
              <w:rPr>
                <w:sz w:val="20"/>
                <w:szCs w:val="20"/>
                <w:lang w:eastAsia="en-GB"/>
              </w:rPr>
              <w:t>2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EFA8E5" w14:textId="77777777" w:rsidR="00327B42" w:rsidRPr="00445A39" w:rsidRDefault="00327B42" w:rsidP="00C02A1B">
            <w:pPr>
              <w:rPr>
                <w:lang w:eastAsia="en-GB"/>
              </w:rPr>
            </w:pPr>
            <w:r w:rsidRPr="00445A39">
              <w:rPr>
                <w:sz w:val="20"/>
                <w:szCs w:val="20"/>
                <w:lang w:eastAsia="en-GB"/>
              </w:rPr>
              <w:t>163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2F1822" w14:textId="77777777" w:rsidR="00327B42" w:rsidRPr="00445A39" w:rsidRDefault="00327B42" w:rsidP="00C02A1B">
            <w:pPr>
              <w:rPr>
                <w:lang w:eastAsia="en-GB"/>
              </w:rPr>
            </w:pPr>
            <w:r w:rsidRPr="00445A39">
              <w:rPr>
                <w:sz w:val="20"/>
                <w:szCs w:val="20"/>
                <w:lang w:eastAsia="en-GB"/>
              </w:rPr>
              <w:t>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BD9A02" w14:textId="77777777" w:rsidR="00327B42" w:rsidRPr="00445A39" w:rsidRDefault="00327B42" w:rsidP="00C02A1B">
            <w:pPr>
              <w:rPr>
                <w:lang w:eastAsia="en-GB"/>
              </w:rPr>
            </w:pPr>
            <w:r w:rsidRPr="00445A39">
              <w:rPr>
                <w:sz w:val="20"/>
                <w:szCs w:val="20"/>
                <w:lang w:eastAsia="en-GB"/>
              </w:rPr>
              <w:t>67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CA0769" w14:textId="77777777" w:rsidR="00327B42" w:rsidRPr="00445A39" w:rsidRDefault="00327B42" w:rsidP="00C02A1B">
            <w:pPr>
              <w:rPr>
                <w:lang w:eastAsia="en-GB"/>
              </w:rPr>
            </w:pPr>
            <w:r w:rsidRPr="00445A39">
              <w:rPr>
                <w:sz w:val="20"/>
                <w:szCs w:val="20"/>
                <w:lang w:eastAsia="en-GB"/>
              </w:rPr>
              <w:t>8.7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8B01F6" w14:textId="77777777" w:rsidR="00327B42" w:rsidRPr="00445A39" w:rsidRDefault="00327B42" w:rsidP="00C02A1B">
            <w:pPr>
              <w:rPr>
                <w:lang w:eastAsia="en-GB"/>
              </w:rPr>
            </w:pPr>
            <w:r w:rsidRPr="00445A39">
              <w:rPr>
                <w:sz w:val="20"/>
                <w:szCs w:val="20"/>
                <w:lang w:eastAsia="en-GB"/>
              </w:rPr>
              <w:t>2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D72AC2" w14:textId="77777777" w:rsidR="00327B42" w:rsidRPr="00445A39" w:rsidRDefault="00327B42" w:rsidP="00C02A1B">
            <w:pPr>
              <w:rPr>
                <w:lang w:eastAsia="en-GB"/>
              </w:rPr>
            </w:pPr>
            <w:r w:rsidRPr="00445A39">
              <w:rPr>
                <w:sz w:val="20"/>
                <w:szCs w:val="20"/>
                <w:lang w:eastAsia="en-GB"/>
              </w:rPr>
              <w:t>0.1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904000" w14:textId="77777777" w:rsidR="00327B42" w:rsidRPr="00445A39" w:rsidRDefault="00327B42" w:rsidP="00C02A1B">
            <w:pPr>
              <w:rPr>
                <w:lang w:eastAsia="en-GB"/>
              </w:rPr>
            </w:pPr>
            <w:r w:rsidRPr="00445A39">
              <w:rPr>
                <w:sz w:val="20"/>
                <w:szCs w:val="20"/>
                <w:lang w:eastAsia="en-GB"/>
              </w:rPr>
              <w:t>8</w:t>
            </w:r>
          </w:p>
        </w:tc>
      </w:tr>
      <w:tr w:rsidR="00327B42" w:rsidRPr="00445A39" w14:paraId="5B11464D" w14:textId="77777777" w:rsidTr="00C02A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9355AB" w14:textId="77777777" w:rsidR="00327B42" w:rsidRPr="00445A39" w:rsidRDefault="00327B42" w:rsidP="00C02A1B">
            <w:pPr>
              <w:rPr>
                <w:lang w:eastAsia="en-GB"/>
              </w:rPr>
            </w:pPr>
            <w:r w:rsidRPr="00445A39">
              <w:rPr>
                <w:sz w:val="20"/>
                <w:szCs w:val="20"/>
                <w:lang w:eastAsia="en-GB"/>
              </w:rPr>
              <w:t>Cre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4A5B09" w14:textId="77777777" w:rsidR="00327B42" w:rsidRPr="00445A39" w:rsidRDefault="00327B42" w:rsidP="00C02A1B">
            <w:pPr>
              <w:rPr>
                <w:lang w:eastAsia="en-GB"/>
              </w:rPr>
            </w:pPr>
            <w:r w:rsidRPr="00445A39">
              <w:rPr>
                <w:sz w:val="20"/>
                <w:szCs w:val="20"/>
                <w:lang w:eastAsia="en-GB"/>
              </w:rPr>
              <w:t>17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9340EA" w14:textId="77777777" w:rsidR="00327B42" w:rsidRPr="00445A39" w:rsidRDefault="00327B42" w:rsidP="00C02A1B">
            <w:pPr>
              <w:rPr>
                <w:lang w:eastAsia="en-GB"/>
              </w:rPr>
            </w:pPr>
            <w:r w:rsidRPr="00445A39">
              <w:rPr>
                <w:sz w:val="20"/>
                <w:szCs w:val="20"/>
                <w:lang w:eastAsia="en-GB"/>
              </w:rPr>
              <w:t>83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2DFFE9" w14:textId="77777777" w:rsidR="00327B42" w:rsidRPr="00445A39" w:rsidRDefault="00327B42" w:rsidP="00C02A1B">
            <w:pPr>
              <w:rPr>
                <w:lang w:eastAsia="en-GB"/>
              </w:rPr>
            </w:pPr>
            <w:r w:rsidRPr="00445A39">
              <w:rPr>
                <w:sz w:val="20"/>
                <w:szCs w:val="20"/>
                <w:lang w:eastAsia="en-GB"/>
              </w:rPr>
              <w:t>1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BF829C" w14:textId="77777777" w:rsidR="00327B42" w:rsidRPr="00445A39" w:rsidRDefault="00327B42" w:rsidP="00C02A1B">
            <w:pPr>
              <w:rPr>
                <w:lang w:eastAsia="en-GB"/>
              </w:rPr>
            </w:pPr>
            <w:r w:rsidRPr="00445A39">
              <w:rPr>
                <w:sz w:val="20"/>
                <w:szCs w:val="20"/>
                <w:lang w:eastAsia="en-GB"/>
              </w:rPr>
              <w:t>483.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0262FA" w14:textId="77777777" w:rsidR="00327B42" w:rsidRPr="00445A39" w:rsidRDefault="00327B42" w:rsidP="00C02A1B">
            <w:pPr>
              <w:rPr>
                <w:lang w:eastAsia="en-GB"/>
              </w:rPr>
            </w:pPr>
            <w:r w:rsidRPr="00445A39">
              <w:rPr>
                <w:sz w:val="20"/>
                <w:szCs w:val="20"/>
                <w:lang w:eastAsia="en-GB"/>
              </w:rPr>
              <w:t>7.8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9BF586" w14:textId="77777777" w:rsidR="00327B42" w:rsidRPr="00445A39" w:rsidRDefault="00327B42" w:rsidP="00C02A1B">
            <w:pPr>
              <w:rPr>
                <w:lang w:eastAsia="en-GB"/>
              </w:rPr>
            </w:pPr>
            <w:r w:rsidRPr="00445A39">
              <w:rPr>
                <w:sz w:val="20"/>
                <w:szCs w:val="20"/>
                <w:lang w:eastAsia="en-GB"/>
              </w:rPr>
              <w:t>22.8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26F451" w14:textId="77777777" w:rsidR="00327B42" w:rsidRPr="00445A39" w:rsidRDefault="00327B42" w:rsidP="00C02A1B">
            <w:pPr>
              <w:rPr>
                <w:lang w:eastAsia="en-GB"/>
              </w:rPr>
            </w:pPr>
            <w:r w:rsidRPr="00445A39">
              <w:rPr>
                <w:sz w:val="20"/>
                <w:szCs w:val="20"/>
                <w:lang w:eastAsia="en-GB"/>
              </w:rPr>
              <w:t>1.77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778AB6" w14:textId="77777777" w:rsidR="00327B42" w:rsidRPr="00445A39" w:rsidRDefault="00327B42" w:rsidP="00C02A1B">
            <w:pPr>
              <w:rPr>
                <w:lang w:eastAsia="en-GB"/>
              </w:rPr>
            </w:pPr>
            <w:r w:rsidRPr="00445A39">
              <w:rPr>
                <w:sz w:val="20"/>
                <w:szCs w:val="20"/>
                <w:lang w:eastAsia="en-GB"/>
              </w:rPr>
              <w:t>69</w:t>
            </w:r>
          </w:p>
        </w:tc>
      </w:tr>
      <w:tr w:rsidR="00327B42" w:rsidRPr="00445A39" w14:paraId="2B892D09" w14:textId="77777777" w:rsidTr="00C02A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C2E9A4" w14:textId="77777777" w:rsidR="00327B42" w:rsidRPr="00445A39" w:rsidRDefault="00327B42" w:rsidP="00C02A1B">
            <w:pPr>
              <w:rPr>
                <w:lang w:eastAsia="en-GB"/>
              </w:rPr>
            </w:pPr>
            <w:r w:rsidRPr="00445A39">
              <w:rPr>
                <w:sz w:val="20"/>
                <w:szCs w:val="20"/>
                <w:lang w:eastAsia="en-GB"/>
              </w:rPr>
              <w:t>Cypru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8A011D" w14:textId="77777777" w:rsidR="00327B42" w:rsidRPr="00445A39" w:rsidRDefault="00327B42" w:rsidP="00C02A1B">
            <w:pPr>
              <w:rPr>
                <w:lang w:eastAsia="en-GB"/>
              </w:rPr>
            </w:pPr>
            <w:r w:rsidRPr="00445A39">
              <w:rPr>
                <w:sz w:val="20"/>
                <w:szCs w:val="20"/>
                <w:lang w:eastAsia="en-GB"/>
              </w:rPr>
              <w:t>148</w:t>
            </w:r>
          </w:p>
          <w:p w14:paraId="1959626B" w14:textId="77777777" w:rsidR="00327B42" w:rsidRPr="00445A39" w:rsidRDefault="00327B42" w:rsidP="00C02A1B">
            <w:pPr>
              <w:rPr>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217525" w14:textId="77777777" w:rsidR="00327B42" w:rsidRPr="00445A39" w:rsidRDefault="00327B42" w:rsidP="00C02A1B">
            <w:pPr>
              <w:rPr>
                <w:lang w:eastAsia="en-GB"/>
              </w:rPr>
            </w:pPr>
            <w:r w:rsidRPr="00445A39">
              <w:rPr>
                <w:sz w:val="20"/>
                <w:szCs w:val="20"/>
                <w:lang w:eastAsia="en-GB"/>
              </w:rPr>
              <w:t>925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97D0DA" w14:textId="77777777" w:rsidR="00327B42" w:rsidRPr="00445A39" w:rsidRDefault="00327B42" w:rsidP="00C02A1B">
            <w:pPr>
              <w:rPr>
                <w:lang w:eastAsia="en-GB"/>
              </w:rPr>
            </w:pPr>
            <w:r w:rsidRPr="00445A39">
              <w:rPr>
                <w:sz w:val="20"/>
                <w:szCs w:val="20"/>
                <w:lang w:eastAsia="en-GB"/>
              </w:rPr>
              <w:t>2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340ED1" w14:textId="77777777" w:rsidR="00327B42" w:rsidRPr="00445A39" w:rsidRDefault="00327B42" w:rsidP="00C02A1B">
            <w:pPr>
              <w:rPr>
                <w:lang w:eastAsia="en-GB"/>
              </w:rPr>
            </w:pPr>
            <w:r w:rsidRPr="00445A39">
              <w:rPr>
                <w:sz w:val="20"/>
                <w:szCs w:val="20"/>
                <w:lang w:eastAsia="en-GB"/>
              </w:rPr>
              <w:t>524.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2936AC" w14:textId="77777777" w:rsidR="00327B42" w:rsidRPr="00445A39" w:rsidRDefault="00327B42" w:rsidP="00C02A1B">
            <w:pPr>
              <w:rPr>
                <w:lang w:eastAsia="en-GB"/>
              </w:rPr>
            </w:pPr>
            <w:r w:rsidRPr="00445A39">
              <w:rPr>
                <w:sz w:val="20"/>
                <w:szCs w:val="20"/>
                <w:lang w:eastAsia="en-GB"/>
              </w:rPr>
              <w:t>10.6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236104" w14:textId="77777777" w:rsidR="00327B42" w:rsidRPr="00445A39" w:rsidRDefault="00327B42" w:rsidP="00C02A1B">
            <w:pPr>
              <w:rPr>
                <w:lang w:eastAsia="en-GB"/>
              </w:rPr>
            </w:pPr>
            <w:r w:rsidRPr="00445A39">
              <w:rPr>
                <w:sz w:val="20"/>
                <w:szCs w:val="20"/>
                <w:lang w:eastAsia="en-GB"/>
              </w:rPr>
              <w:t>27.1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4DAC18" w14:textId="77777777" w:rsidR="00327B42" w:rsidRPr="00445A39" w:rsidRDefault="00327B42" w:rsidP="00C02A1B">
            <w:pPr>
              <w:rPr>
                <w:lang w:eastAsia="en-GB"/>
              </w:rPr>
            </w:pPr>
            <w:r w:rsidRPr="00445A39">
              <w:rPr>
                <w:sz w:val="20"/>
                <w:szCs w:val="20"/>
                <w:lang w:eastAsia="en-GB"/>
              </w:rPr>
              <w:t>1.14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D00629" w14:textId="77777777" w:rsidR="00327B42" w:rsidRPr="00445A39" w:rsidRDefault="00327B42" w:rsidP="00C02A1B">
            <w:pPr>
              <w:keepNext/>
              <w:rPr>
                <w:lang w:eastAsia="en-GB"/>
              </w:rPr>
            </w:pPr>
            <w:r w:rsidRPr="00445A39">
              <w:rPr>
                <w:sz w:val="20"/>
                <w:szCs w:val="20"/>
                <w:lang w:eastAsia="en-GB"/>
              </w:rPr>
              <w:t>14</w:t>
            </w:r>
          </w:p>
        </w:tc>
      </w:tr>
    </w:tbl>
    <w:p w14:paraId="472BFE60" w14:textId="77777777" w:rsidR="00327B42" w:rsidRPr="00445A39" w:rsidRDefault="00327B42" w:rsidP="00327B42">
      <w:pPr>
        <w:pStyle w:val="Caption"/>
        <w:rPr>
          <w:b w:val="0"/>
        </w:rPr>
      </w:pPr>
      <w:r w:rsidRPr="00445A39">
        <w:rPr>
          <w:sz w:val="20"/>
          <w:szCs w:val="20"/>
        </w:rPr>
        <w:t xml:space="preserve">Table </w:t>
      </w:r>
      <w:r w:rsidRPr="00445A39">
        <w:rPr>
          <w:sz w:val="20"/>
          <w:szCs w:val="20"/>
        </w:rPr>
        <w:fldChar w:fldCharType="begin"/>
      </w:r>
      <w:r w:rsidRPr="00445A39">
        <w:rPr>
          <w:sz w:val="20"/>
          <w:szCs w:val="20"/>
        </w:rPr>
        <w:instrText xml:space="preserve"> SEQ Table \* ARABIC </w:instrText>
      </w:r>
      <w:r w:rsidRPr="00445A39">
        <w:rPr>
          <w:sz w:val="20"/>
          <w:szCs w:val="20"/>
        </w:rPr>
        <w:fldChar w:fldCharType="separate"/>
      </w:r>
      <w:r>
        <w:rPr>
          <w:noProof/>
          <w:sz w:val="20"/>
          <w:szCs w:val="20"/>
        </w:rPr>
        <w:t>1</w:t>
      </w:r>
      <w:r w:rsidRPr="00445A39">
        <w:rPr>
          <w:sz w:val="20"/>
          <w:szCs w:val="20"/>
        </w:rPr>
        <w:fldChar w:fldCharType="end"/>
      </w:r>
      <w:r w:rsidRPr="00445A39">
        <w:rPr>
          <w:sz w:val="20"/>
          <w:szCs w:val="20"/>
        </w:rPr>
        <w:t>.</w:t>
      </w:r>
      <w:r w:rsidRPr="00445A39">
        <w:t xml:space="preserve"> </w:t>
      </w:r>
      <w:r w:rsidRPr="00445A39">
        <w:rPr>
          <w:b w:val="0"/>
        </w:rPr>
        <w:t>An overview of the various factors included in our analyses. Included are two geographic variables (e.g. Area of the island and Distance to mainland), three climactic variables (e.g. Annual Precipitation, Mean Diurnal Range and Annual Temperature range) as well as a biological variable (The amount of other vegetation, not including phrygana, compared to the amount of forest on a given island). Finally, we also show the species richness, which we want our model to predict.</w:t>
      </w:r>
    </w:p>
    <w:p w14:paraId="022CA4CD" w14:textId="77777777" w:rsidR="00DE1BD4" w:rsidRPr="00DE1BD4" w:rsidRDefault="00DE1BD4" w:rsidP="00DE1BD4">
      <w:pPr>
        <w:pStyle w:val="Heading1"/>
        <w:rPr>
          <w:rFonts w:ascii="Times New Roman" w:hAnsi="Times New Roman" w:cs="Times New Roman"/>
          <w:b/>
          <w:color w:val="auto"/>
          <w:lang w:eastAsia="en-GB"/>
        </w:rPr>
      </w:pPr>
      <w:bookmarkStart w:id="7" w:name="_Toc18065049"/>
      <w:r w:rsidRPr="00DE1BD4">
        <w:rPr>
          <w:rFonts w:ascii="Times New Roman" w:hAnsi="Times New Roman" w:cs="Times New Roman"/>
          <w:b/>
          <w:color w:val="auto"/>
          <w:lang w:eastAsia="en-GB"/>
        </w:rPr>
        <w:t>Results</w:t>
      </w:r>
      <w:bookmarkEnd w:id="7"/>
    </w:p>
    <w:p w14:paraId="4E14502B" w14:textId="77777777" w:rsidR="004E490B" w:rsidRPr="00445A39" w:rsidRDefault="004E490B" w:rsidP="004E490B">
      <w:pPr>
        <w:pStyle w:val="Heading2"/>
        <w:rPr>
          <w:rFonts w:ascii="Times New Roman" w:hAnsi="Times New Roman" w:cs="Times New Roman"/>
          <w:lang w:eastAsia="en-GB"/>
        </w:rPr>
      </w:pPr>
      <w:bookmarkStart w:id="8" w:name="_Toc18065051"/>
      <w:r w:rsidRPr="00445A39">
        <w:rPr>
          <w:rFonts w:ascii="Times New Roman" w:hAnsi="Times New Roman" w:cs="Times New Roman"/>
          <w:lang w:eastAsia="en-GB"/>
        </w:rPr>
        <w:t>Rarefaction curves</w:t>
      </w:r>
      <w:bookmarkEnd w:id="8"/>
    </w:p>
    <w:p w14:paraId="7C546460" w14:textId="3D49145C" w:rsidR="004E490B" w:rsidRPr="00445A39" w:rsidRDefault="004E490B" w:rsidP="004E490B">
      <w:pPr>
        <w:rPr>
          <w:lang w:eastAsia="en-GB"/>
        </w:rPr>
      </w:pPr>
      <w:r w:rsidRPr="00445A39">
        <w:rPr>
          <w:lang w:eastAsia="en-GB"/>
        </w:rPr>
        <w:t xml:space="preserve">Using our species abundance lists we have generated rarefaction curves for Crete, Chios, Ikaria, Karpathos, Kos, Lesbos, Rhodes, Samos and Skyros, and plotted them in figure </w:t>
      </w:r>
      <w:r w:rsidR="00B04EC4">
        <w:rPr>
          <w:lang w:eastAsia="en-GB"/>
        </w:rPr>
        <w:t>2</w:t>
      </w:r>
      <w:r w:rsidRPr="00445A39">
        <w:rPr>
          <w:lang w:eastAsia="en-GB"/>
        </w:rPr>
        <w:t xml:space="preserve">. We can see that some islands, especially Chios and Skyros seem to be relatively well sampled as they are approaching the horizontal asymptote. Additionally, these islands’ confidence intervals, which we have plotted as a dashed line, are quite close to our estimates. The remaining islands, especially Ikaria, Kos and Rhodes have either not quite reached their horizontal asymptote or have very wide confidence intervals indicating a large amount of uncertainty. A more easily comparative chart, which shows the rarefaction curves for every island in the same graph, is provided in figure </w:t>
      </w:r>
      <w:r w:rsidR="00B04EC4">
        <w:rPr>
          <w:lang w:eastAsia="en-GB"/>
        </w:rPr>
        <w:t>3</w:t>
      </w:r>
      <w:r w:rsidRPr="00445A39">
        <w:rPr>
          <w:lang w:eastAsia="en-GB"/>
        </w:rPr>
        <w:t>.  </w:t>
      </w:r>
    </w:p>
    <w:p w14:paraId="4C9BA026" w14:textId="77777777" w:rsidR="004E490B" w:rsidRPr="00445A39" w:rsidRDefault="004E490B" w:rsidP="004E490B">
      <w:pPr>
        <w:keepNext/>
      </w:pPr>
      <w:r w:rsidRPr="00445A39">
        <w:rPr>
          <w:noProof/>
          <w:lang w:eastAsia="en-GB"/>
        </w:rPr>
        <w:lastRenderedPageBreak/>
        <w:drawing>
          <wp:inline distT="0" distB="0" distL="0" distR="0" wp14:anchorId="65BACB71" wp14:editId="4A1BA7BC">
            <wp:extent cx="5943600" cy="3609975"/>
            <wp:effectExtent l="0" t="0" r="0" b="9525"/>
            <wp:docPr id="16" name="Picture 16" descr="https://lh6.googleusercontent.com/mttMnhQXZtPr_Y0PKfOC8SoF7KeMBXEPmhPX1KP3Jz_pQL_UHYsj8lt9MGAZizpWfTFY8frUbFNcp2HGyHvwjOPeniHVXtxx1L6cQd5r7ZtBSN66Q0Q_UDrWNGSMdBjl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https://lh6.googleusercontent.com/mttMnhQXZtPr_Y0PKfOC8SoF7KeMBXEPmhPX1KP3Jz_pQL_UHYsj8lt9MGAZizpWfTFY8frUbFNcp2HGyHvwjOPeniHVXtxx1L6cQd5r7ZtBSN66Q0Q_UDrWNGSMdBjl6Q"/>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3609975"/>
                    </a:xfrm>
                    <a:prstGeom prst="rect">
                      <a:avLst/>
                    </a:prstGeom>
                    <a:noFill/>
                    <a:ln>
                      <a:noFill/>
                    </a:ln>
                  </pic:spPr>
                </pic:pic>
              </a:graphicData>
            </a:graphic>
          </wp:inline>
        </w:drawing>
      </w:r>
    </w:p>
    <w:p w14:paraId="095BB397" w14:textId="18F08BCD" w:rsidR="004E490B" w:rsidRPr="00445A39" w:rsidRDefault="004E490B" w:rsidP="004E490B">
      <w:pPr>
        <w:pStyle w:val="Caption"/>
      </w:pPr>
      <w:r w:rsidRPr="00445A39">
        <w:rPr>
          <w:sz w:val="20"/>
          <w:szCs w:val="20"/>
        </w:rPr>
        <w:t>Figure</w:t>
      </w:r>
      <w:r w:rsidR="00B04EC4">
        <w:rPr>
          <w:sz w:val="20"/>
          <w:szCs w:val="20"/>
        </w:rPr>
        <w:t xml:space="preserve"> 2</w:t>
      </w:r>
      <w:r w:rsidRPr="00445A39">
        <w:t>.</w:t>
      </w:r>
      <w:r w:rsidRPr="00445A39">
        <w:rPr>
          <w:b w:val="0"/>
        </w:rPr>
        <w:t xml:space="preserve"> Rarefaction curves with error curves for the investigated Aegean Islands. We have plotted the number of species found (y-axis) against the number of individuals sampled (x-axis) and generated an extrapolation from this as well as error curves.</w:t>
      </w:r>
    </w:p>
    <w:p w14:paraId="1E055CE8" w14:textId="77777777" w:rsidR="004E490B" w:rsidRPr="00445A39" w:rsidRDefault="004E490B" w:rsidP="004E490B">
      <w:pPr>
        <w:keepNext/>
      </w:pPr>
      <w:r w:rsidRPr="00445A39">
        <w:rPr>
          <w:b/>
          <w:bCs/>
          <w:noProof/>
          <w:lang w:eastAsia="en-GB"/>
        </w:rPr>
        <w:drawing>
          <wp:inline distT="0" distB="0" distL="0" distR="0" wp14:anchorId="21FEB08A" wp14:editId="42C75E6C">
            <wp:extent cx="5943600" cy="3590925"/>
            <wp:effectExtent l="0" t="0" r="0" b="9525"/>
            <wp:docPr id="15" name="Picture 15" descr="https://lh3.googleusercontent.com/q2C-bkTrlG3reWWoZSzvAceP7mwiqmIrVE3F05euRpXs-v2pO8sv13esdMd4tY28OVqE0W1vU6g_Op66eFQzjTiT4B0P2aqNpXf9W2DhtSpItlydWL9ETzQbWAyzZ7Vpq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https://lh3.googleusercontent.com/q2C-bkTrlG3reWWoZSzvAceP7mwiqmIrVE3F05euRpXs-v2pO8sv13esdMd4tY28OVqE0W1vU6g_Op66eFQzjTiT4B0P2aqNpXf9W2DhtSpItlydWL9ETzQbWAyzZ7Vpqw"/>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3590925"/>
                    </a:xfrm>
                    <a:prstGeom prst="rect">
                      <a:avLst/>
                    </a:prstGeom>
                    <a:noFill/>
                    <a:ln>
                      <a:noFill/>
                    </a:ln>
                  </pic:spPr>
                </pic:pic>
              </a:graphicData>
            </a:graphic>
          </wp:inline>
        </w:drawing>
      </w:r>
    </w:p>
    <w:p w14:paraId="4EC9FAD6" w14:textId="4E8E6458" w:rsidR="004E490B" w:rsidRPr="00445A39" w:rsidRDefault="004E490B" w:rsidP="004E490B">
      <w:pPr>
        <w:pStyle w:val="Caption"/>
      </w:pPr>
      <w:r w:rsidRPr="00445A39">
        <w:rPr>
          <w:sz w:val="20"/>
          <w:szCs w:val="20"/>
        </w:rPr>
        <w:t xml:space="preserve">Figure </w:t>
      </w:r>
      <w:r w:rsidR="00B04EC4">
        <w:rPr>
          <w:sz w:val="20"/>
          <w:szCs w:val="20"/>
        </w:rPr>
        <w:t>3</w:t>
      </w:r>
      <w:r w:rsidRPr="00445A39">
        <w:rPr>
          <w:sz w:val="20"/>
          <w:szCs w:val="20"/>
        </w:rPr>
        <w:t>.</w:t>
      </w:r>
      <w:r w:rsidRPr="00445A39">
        <w:t xml:space="preserve"> </w:t>
      </w:r>
      <w:r w:rsidRPr="00445A39">
        <w:rPr>
          <w:b w:val="0"/>
        </w:rPr>
        <w:t>Rarefaction curves for all investigated Aegean Islands. This comparative chart shows the approximate species richness of all the islands. We have again plotted the number of species found (y-axis) against the number of sampled individuals (x-axis), but we have excluded the confidence intervals for ease of viewing.</w:t>
      </w:r>
    </w:p>
    <w:p w14:paraId="35A8B351" w14:textId="77777777" w:rsidR="004E490B" w:rsidRPr="00445A39" w:rsidRDefault="004E490B" w:rsidP="004E490B">
      <w:pPr>
        <w:pStyle w:val="Heading2"/>
        <w:rPr>
          <w:rFonts w:ascii="Times New Roman" w:hAnsi="Times New Roman" w:cs="Times New Roman"/>
          <w:lang w:eastAsia="en-GB"/>
        </w:rPr>
      </w:pPr>
      <w:bookmarkStart w:id="9" w:name="_Toc18065052"/>
      <w:r w:rsidRPr="00445A39">
        <w:rPr>
          <w:rFonts w:ascii="Times New Roman" w:hAnsi="Times New Roman" w:cs="Times New Roman"/>
          <w:lang w:eastAsia="en-GB"/>
        </w:rPr>
        <w:lastRenderedPageBreak/>
        <w:t>Species richness and diversity</w:t>
      </w:r>
      <w:bookmarkEnd w:id="9"/>
    </w:p>
    <w:p w14:paraId="23F40085" w14:textId="7E115AAA" w:rsidR="004E490B" w:rsidRPr="00445A39" w:rsidRDefault="004E490B" w:rsidP="004E490B">
      <w:pPr>
        <w:rPr>
          <w:lang w:eastAsia="en-GB"/>
        </w:rPr>
      </w:pPr>
      <w:r w:rsidRPr="00445A39">
        <w:rPr>
          <w:lang w:eastAsia="en-GB"/>
        </w:rPr>
        <w:t xml:space="preserve">Using our species list, we have calculated various richness and diversity measures. </w:t>
      </w:r>
      <w:r w:rsidR="00B04EC4" w:rsidRPr="00B04EC4">
        <w:rPr>
          <w:b/>
          <w:color w:val="FF0000"/>
          <w:lang w:eastAsia="en-GB"/>
        </w:rPr>
        <w:t>B-diversity??</w:t>
      </w:r>
    </w:p>
    <w:p w14:paraId="62C4BCD7" w14:textId="77777777" w:rsidR="004E490B" w:rsidRPr="00445A39" w:rsidRDefault="004E490B" w:rsidP="004E490B">
      <w:pPr>
        <w:rPr>
          <w:lang w:eastAsia="en-GB"/>
        </w:rPr>
      </w:pPr>
      <w:r w:rsidRPr="00445A39">
        <w:rPr>
          <w:lang w:eastAsia="en-GB"/>
        </w:rPr>
        <w:t>When looking at the ζ-diversity for the islands (again excluding Corfu as it is an outlier in every metric), it becomes clear that very few species are widespread among all 10 considered islands, and almost no species are present everywhere (ζ10=1). This number might not be precise, as the species inventories on many islands are probably incomplete as shown in our rarefaction curves. Still it should give a somewhat representative view of the species dynamics, e.g. the rarity of a given found species in the region, as the most common and thus most widespread species should have been found in the early sampling efforts. Thus we see many uncommon or rare species (ζ1=100.</w:t>
      </w:r>
      <w:proofErr w:type="gramStart"/>
      <w:r w:rsidRPr="00445A39">
        <w:rPr>
          <w:lang w:eastAsia="en-GB"/>
        </w:rPr>
        <w:t>1,ζ</w:t>
      </w:r>
      <w:proofErr w:type="gramEnd"/>
      <w:r w:rsidRPr="00445A39">
        <w:rPr>
          <w:lang w:eastAsia="en-GB"/>
        </w:rPr>
        <w:t xml:space="preserve">2=25.56) with a rapid decline in ζ-diversity when looking for more widespread species (ζ-order&gt;2, see fig. 5). This suggests a difference in the </w:t>
      </w:r>
      <w:proofErr w:type="spellStart"/>
      <w:r w:rsidRPr="00445A39">
        <w:rPr>
          <w:lang w:eastAsia="en-GB"/>
        </w:rPr>
        <w:t>staphylinid</w:t>
      </w:r>
      <w:proofErr w:type="spellEnd"/>
      <w:r w:rsidRPr="00445A39">
        <w:rPr>
          <w:lang w:eastAsia="en-GB"/>
        </w:rPr>
        <w:t xml:space="preserve"> fauna development of the islands, and as such either different sources for colonisation by the </w:t>
      </w:r>
      <w:proofErr w:type="spellStart"/>
      <w:r w:rsidRPr="00445A39">
        <w:rPr>
          <w:lang w:eastAsia="en-GB"/>
        </w:rPr>
        <w:t>staphylinids</w:t>
      </w:r>
      <w:proofErr w:type="spellEnd"/>
      <w:r w:rsidRPr="00445A39">
        <w:rPr>
          <w:lang w:eastAsia="en-GB"/>
        </w:rPr>
        <w:t xml:space="preserve"> or different climactic/biotic niches present on the islands which will affect which species can be present on a given island.</w:t>
      </w:r>
    </w:p>
    <w:p w14:paraId="308D6BBC" w14:textId="77777777" w:rsidR="004E490B" w:rsidRPr="00445A39" w:rsidRDefault="004E490B" w:rsidP="004E490B">
      <w:pPr>
        <w:keepNext/>
      </w:pPr>
      <w:r w:rsidRPr="00445A39">
        <w:rPr>
          <w:noProof/>
          <w:lang w:eastAsia="en-GB"/>
        </w:rPr>
        <w:drawing>
          <wp:inline distT="0" distB="0" distL="0" distR="0" wp14:anchorId="757E293A" wp14:editId="040087AA">
            <wp:extent cx="5943600" cy="3609975"/>
            <wp:effectExtent l="0" t="0" r="0" b="9525"/>
            <wp:docPr id="14" name="Picture 14" descr="https://lh5.googleusercontent.com/xjOgFYSFN1GFR3TEDnv57dgBP9zZ3GargeZq2K1wrg3FuXRe7dHSA-9ZGZJqH2YBm_RaXfBgqIWgCIvbo6t-P_OeVzqFlxQScf9LcEuinTi3AxKBVAimA7AIFYkd9_6s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s://lh5.googleusercontent.com/xjOgFYSFN1GFR3TEDnv57dgBP9zZ3GargeZq2K1wrg3FuXRe7dHSA-9ZGZJqH2YBm_RaXfBgqIWgCIvbo6t-P_OeVzqFlxQScf9LcEuinTi3AxKBVAimA7AIFYkd9_6slA"/>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3609975"/>
                    </a:xfrm>
                    <a:prstGeom prst="rect">
                      <a:avLst/>
                    </a:prstGeom>
                    <a:noFill/>
                    <a:ln>
                      <a:noFill/>
                    </a:ln>
                  </pic:spPr>
                </pic:pic>
              </a:graphicData>
            </a:graphic>
          </wp:inline>
        </w:drawing>
      </w:r>
    </w:p>
    <w:p w14:paraId="3C6AC6CA" w14:textId="77777777" w:rsidR="004E490B" w:rsidRPr="00445A39" w:rsidRDefault="004E490B" w:rsidP="004E490B">
      <w:pPr>
        <w:pStyle w:val="Caption"/>
      </w:pPr>
      <w:r w:rsidRPr="00445A39">
        <w:rPr>
          <w:sz w:val="20"/>
          <w:szCs w:val="20"/>
        </w:rPr>
        <w:t xml:space="preserve">Figure </w:t>
      </w:r>
      <w:r w:rsidRPr="00445A39">
        <w:rPr>
          <w:sz w:val="20"/>
          <w:szCs w:val="20"/>
        </w:rPr>
        <w:fldChar w:fldCharType="begin"/>
      </w:r>
      <w:r w:rsidRPr="00445A39">
        <w:rPr>
          <w:sz w:val="20"/>
          <w:szCs w:val="20"/>
        </w:rPr>
        <w:instrText xml:space="preserve"> SEQ Figure \* ARABIC </w:instrText>
      </w:r>
      <w:r w:rsidRPr="00445A39">
        <w:rPr>
          <w:sz w:val="20"/>
          <w:szCs w:val="20"/>
        </w:rPr>
        <w:fldChar w:fldCharType="separate"/>
      </w:r>
      <w:r>
        <w:rPr>
          <w:noProof/>
          <w:sz w:val="20"/>
          <w:szCs w:val="20"/>
        </w:rPr>
        <w:t>5</w:t>
      </w:r>
      <w:r w:rsidRPr="00445A39">
        <w:rPr>
          <w:sz w:val="20"/>
          <w:szCs w:val="20"/>
        </w:rPr>
        <w:fldChar w:fldCharType="end"/>
      </w:r>
      <w:r w:rsidRPr="00445A39">
        <w:rPr>
          <w:sz w:val="20"/>
          <w:szCs w:val="20"/>
        </w:rPr>
        <w:t>.</w:t>
      </w:r>
      <w:r w:rsidRPr="00445A39">
        <w:t xml:space="preserve"> </w:t>
      </w:r>
      <w:r w:rsidRPr="00445A39">
        <w:rPr>
          <w:b w:val="0"/>
        </w:rPr>
        <w:t xml:space="preserve">Zeta decline for the chosen Aegean Islands. Here we have calculated and plotted the Zeta-value on the x-axis, </w:t>
      </w:r>
      <w:proofErr w:type="spellStart"/>
      <w:r w:rsidRPr="00445A39">
        <w:rPr>
          <w:b w:val="0"/>
        </w:rPr>
        <w:t>e.g</w:t>
      </w:r>
      <w:proofErr w:type="spellEnd"/>
      <w:r w:rsidRPr="00445A39">
        <w:rPr>
          <w:b w:val="0"/>
        </w:rPr>
        <w:t xml:space="preserve"> the mean number of species in </w:t>
      </w:r>
      <w:proofErr w:type="spellStart"/>
      <w:r w:rsidRPr="00445A39">
        <w:rPr>
          <w:b w:val="0"/>
        </w:rPr>
        <w:t>i</w:t>
      </w:r>
      <w:proofErr w:type="spellEnd"/>
      <w:r w:rsidRPr="00445A39">
        <w:rPr>
          <w:b w:val="0"/>
        </w:rPr>
        <w:t xml:space="preserve"> localities, against the Zeta-order on the y-axis, </w:t>
      </w:r>
      <w:proofErr w:type="spellStart"/>
      <w:r w:rsidRPr="00445A39">
        <w:rPr>
          <w:b w:val="0"/>
        </w:rPr>
        <w:t>e.g</w:t>
      </w:r>
      <w:proofErr w:type="spellEnd"/>
      <w:r w:rsidRPr="00445A39">
        <w:rPr>
          <w:b w:val="0"/>
        </w:rPr>
        <w:t xml:space="preserve"> the number of localities compared.</w:t>
      </w:r>
    </w:p>
    <w:p w14:paraId="675915C3" w14:textId="77777777" w:rsidR="004E490B" w:rsidRPr="00445A39" w:rsidRDefault="004E490B" w:rsidP="004E490B">
      <w:pPr>
        <w:pStyle w:val="Heading2"/>
        <w:rPr>
          <w:rFonts w:ascii="Times New Roman" w:hAnsi="Times New Roman" w:cs="Times New Roman"/>
          <w:lang w:eastAsia="en-GB"/>
        </w:rPr>
      </w:pPr>
      <w:bookmarkStart w:id="10" w:name="_Toc18065053"/>
      <w:r w:rsidRPr="00445A39">
        <w:rPr>
          <w:rFonts w:ascii="Times New Roman" w:hAnsi="Times New Roman" w:cs="Times New Roman"/>
          <w:lang w:eastAsia="en-GB"/>
        </w:rPr>
        <w:lastRenderedPageBreak/>
        <w:t>Hierarchical clustering</w:t>
      </w:r>
      <w:bookmarkEnd w:id="10"/>
      <w:r w:rsidRPr="00445A39">
        <w:rPr>
          <w:rFonts w:ascii="Times New Roman" w:hAnsi="Times New Roman" w:cs="Times New Roman"/>
          <w:lang w:eastAsia="en-GB"/>
        </w:rPr>
        <w:t xml:space="preserve"> </w:t>
      </w:r>
    </w:p>
    <w:p w14:paraId="5FA4C6A2" w14:textId="77777777" w:rsidR="004E490B" w:rsidRPr="00445A39" w:rsidRDefault="004E490B" w:rsidP="004E490B">
      <w:pPr>
        <w:rPr>
          <w:lang w:eastAsia="en-GB"/>
        </w:rPr>
      </w:pPr>
      <w:r w:rsidRPr="00D16524">
        <w:rPr>
          <w:color w:val="FF0000"/>
          <w:lang w:eastAsia="en-GB"/>
        </w:rPr>
        <w:t xml:space="preserve">Using our </w:t>
      </w:r>
      <w:proofErr w:type="spellStart"/>
      <w:r w:rsidRPr="00D16524">
        <w:rPr>
          <w:color w:val="FF0000"/>
          <w:lang w:eastAsia="en-GB"/>
        </w:rPr>
        <w:t>Sørensen</w:t>
      </w:r>
      <w:proofErr w:type="spellEnd"/>
      <w:r w:rsidRPr="00D16524">
        <w:rPr>
          <w:color w:val="FF0000"/>
          <w:lang w:eastAsia="en-GB"/>
        </w:rPr>
        <w:t xml:space="preserve"> Dissimilarity matrices we have made a hierarchical clustering analysis on our presence/absence data and illustrated this in a dendrogram (figure 4). Here we see several clusters corresponding to the mutual location of the islands in the Aegean. Skyros is a sister group to a cluster formed by all the other islands, presumably because it is the only island in the western Aegean closest to the Greek mainland. We also see that Cyprus and Crete cluster together, which we will refer to as the southern cluster, and they are the largest and the southernmost islands in our study in addition to also being some of the islands which are the furthest away from the mainland. The remaining islands also cluster together, yet this cluster is split in two: one is composed of Rhodes, Samos and Lesbos and another composed of Ikaria, Chios, Kos and Karpathos. We will refer to this big cluster as the eastern cluster. </w:t>
      </w:r>
      <w:r w:rsidRPr="00445A39">
        <w:rPr>
          <w:lang w:eastAsia="en-GB"/>
        </w:rPr>
        <w:t xml:space="preserve">When making a hierarchical clustering analysis using turnover instead, which helps correct for varying sample size, we see the same overall clusters, although Cyprus and Crete are more separate now. Here we no longer see the largest islands cluster together in the eastern cluster, and it is instead separated into three </w:t>
      </w:r>
      <w:proofErr w:type="spellStart"/>
      <w:r w:rsidRPr="00445A39">
        <w:rPr>
          <w:lang w:eastAsia="en-GB"/>
        </w:rPr>
        <w:t>subclusters</w:t>
      </w:r>
      <w:proofErr w:type="spellEnd"/>
      <w:r w:rsidRPr="00445A39">
        <w:rPr>
          <w:lang w:eastAsia="en-GB"/>
        </w:rPr>
        <w:t xml:space="preserve"> - one consisting of Rhodes and Karpathos (</w:t>
      </w:r>
      <w:proofErr w:type="spellStart"/>
      <w:r w:rsidRPr="00445A39">
        <w:rPr>
          <w:lang w:eastAsia="en-GB"/>
        </w:rPr>
        <w:t>subcluster</w:t>
      </w:r>
      <w:proofErr w:type="spellEnd"/>
      <w:r w:rsidRPr="00445A39">
        <w:rPr>
          <w:lang w:eastAsia="en-GB"/>
        </w:rPr>
        <w:t xml:space="preserve"> a), one of Samos and Chios (</w:t>
      </w:r>
      <w:proofErr w:type="spellStart"/>
      <w:r w:rsidRPr="00445A39">
        <w:rPr>
          <w:lang w:eastAsia="en-GB"/>
        </w:rPr>
        <w:t>subcluster</w:t>
      </w:r>
      <w:proofErr w:type="spellEnd"/>
      <w:r w:rsidRPr="00445A39">
        <w:rPr>
          <w:lang w:eastAsia="en-GB"/>
        </w:rPr>
        <w:t xml:space="preserve"> b), one of Lesbos and Kos (</w:t>
      </w:r>
      <w:proofErr w:type="spellStart"/>
      <w:r w:rsidRPr="00445A39">
        <w:rPr>
          <w:lang w:eastAsia="en-GB"/>
        </w:rPr>
        <w:t>subcluster</w:t>
      </w:r>
      <w:proofErr w:type="spellEnd"/>
      <w:r w:rsidRPr="00445A39">
        <w:rPr>
          <w:lang w:eastAsia="en-GB"/>
        </w:rPr>
        <w:t xml:space="preserve"> c) and with Ikaria being outside a clear cluster.</w:t>
      </w:r>
    </w:p>
    <w:p w14:paraId="4F652B2A" w14:textId="77777777" w:rsidR="004E490B" w:rsidRPr="00D16524" w:rsidRDefault="004E490B" w:rsidP="004E490B">
      <w:pPr>
        <w:keepNext/>
        <w:rPr>
          <w:color w:val="FF0000"/>
        </w:rPr>
      </w:pPr>
      <w:r w:rsidRPr="00D16524">
        <w:rPr>
          <w:noProof/>
          <w:color w:val="FF0000"/>
          <w:lang w:eastAsia="en-GB"/>
        </w:rPr>
        <w:drawing>
          <wp:inline distT="0" distB="0" distL="0" distR="0" wp14:anchorId="23614652" wp14:editId="65D38F27">
            <wp:extent cx="5943600" cy="3695700"/>
            <wp:effectExtent l="0" t="0" r="0" b="0"/>
            <wp:docPr id="13" name="Picture 13" descr="https://lh3.googleusercontent.com/NGoRD7egdOBxssDrU8g9L3wuWhlLkCoBcpLSsTTUWbRDxkOosbm7qET8Dvio26pNNx_p7rcA-OETv_2bRmCV-J1j3YzgVnvCUTGwpiXO2nG7r74JEHznbHbDKMgtK79SV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https://lh3.googleusercontent.com/NGoRD7egdOBxssDrU8g9L3wuWhlLkCoBcpLSsTTUWbRDxkOosbm7qET8Dvio26pNNx_p7rcA-OETv_2bRmCV-J1j3YzgVnvCUTGwpiXO2nG7r74JEHznbHbDKMgtK79SVw"/>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695700"/>
                    </a:xfrm>
                    <a:prstGeom prst="rect">
                      <a:avLst/>
                    </a:prstGeom>
                    <a:noFill/>
                    <a:ln>
                      <a:noFill/>
                    </a:ln>
                  </pic:spPr>
                </pic:pic>
              </a:graphicData>
            </a:graphic>
          </wp:inline>
        </w:drawing>
      </w:r>
    </w:p>
    <w:p w14:paraId="7735BCD3" w14:textId="77777777" w:rsidR="004E490B" w:rsidRPr="00D16524" w:rsidRDefault="004E490B" w:rsidP="004E490B">
      <w:pPr>
        <w:pStyle w:val="Caption"/>
        <w:rPr>
          <w:b w:val="0"/>
          <w:color w:val="FF0000"/>
        </w:rPr>
      </w:pPr>
      <w:r w:rsidRPr="00D16524">
        <w:rPr>
          <w:color w:val="FF0000"/>
          <w:sz w:val="20"/>
          <w:szCs w:val="20"/>
        </w:rPr>
        <w:t xml:space="preserve">Figure </w:t>
      </w:r>
      <w:r w:rsidRPr="00D16524">
        <w:rPr>
          <w:color w:val="FF0000"/>
          <w:sz w:val="20"/>
          <w:szCs w:val="20"/>
        </w:rPr>
        <w:fldChar w:fldCharType="begin"/>
      </w:r>
      <w:r w:rsidRPr="00D16524">
        <w:rPr>
          <w:color w:val="FF0000"/>
          <w:sz w:val="20"/>
          <w:szCs w:val="20"/>
        </w:rPr>
        <w:instrText xml:space="preserve"> SEQ Figure \* ARABIC </w:instrText>
      </w:r>
      <w:r w:rsidRPr="00D16524">
        <w:rPr>
          <w:color w:val="FF0000"/>
          <w:sz w:val="20"/>
          <w:szCs w:val="20"/>
        </w:rPr>
        <w:fldChar w:fldCharType="separate"/>
      </w:r>
      <w:r w:rsidRPr="00D16524">
        <w:rPr>
          <w:noProof/>
          <w:color w:val="FF0000"/>
          <w:sz w:val="20"/>
          <w:szCs w:val="20"/>
        </w:rPr>
        <w:t>6</w:t>
      </w:r>
      <w:r w:rsidRPr="00D16524">
        <w:rPr>
          <w:color w:val="FF0000"/>
          <w:sz w:val="20"/>
          <w:szCs w:val="20"/>
        </w:rPr>
        <w:fldChar w:fldCharType="end"/>
      </w:r>
      <w:r w:rsidRPr="00D16524">
        <w:rPr>
          <w:color w:val="FF0000"/>
          <w:sz w:val="20"/>
          <w:szCs w:val="20"/>
        </w:rPr>
        <w:t>.</w:t>
      </w:r>
      <w:r w:rsidRPr="00D16524">
        <w:rPr>
          <w:color w:val="FF0000"/>
        </w:rPr>
        <w:t xml:space="preserve"> </w:t>
      </w:r>
      <w:r w:rsidRPr="00D16524">
        <w:rPr>
          <w:b w:val="0"/>
          <w:color w:val="FF0000"/>
        </w:rPr>
        <w:t xml:space="preserve">Hierarchical clustering analysis of the Aegean islands using </w:t>
      </w:r>
      <w:proofErr w:type="spellStart"/>
      <w:r w:rsidRPr="00D16524">
        <w:rPr>
          <w:b w:val="0"/>
          <w:color w:val="FF0000"/>
        </w:rPr>
        <w:t>Sørensens</w:t>
      </w:r>
      <w:proofErr w:type="spellEnd"/>
      <w:r w:rsidRPr="00D16524">
        <w:rPr>
          <w:b w:val="0"/>
          <w:color w:val="FF0000"/>
        </w:rPr>
        <w:t xml:space="preserve"> Dissimilarity. Here we see the islands clustered using UPGMA on our species occurrence lists. Several clusters are apparent, which are mostly geographically </w:t>
      </w:r>
      <w:r w:rsidRPr="00D16524">
        <w:rPr>
          <w:b w:val="0"/>
          <w:color w:val="FF0000"/>
        </w:rPr>
        <w:lastRenderedPageBreak/>
        <w:t>determined. The clusters containing Rhodes, Samos, Lesbos, Ikaria, Chios, Kos and Karpathos does not quite fit the geography of the islands, though they are all close to Turkey.</w:t>
      </w:r>
    </w:p>
    <w:p w14:paraId="6399F14C" w14:textId="77777777" w:rsidR="004E490B" w:rsidRPr="00445A39" w:rsidRDefault="004E490B" w:rsidP="004E490B">
      <w:pPr>
        <w:keepNext/>
      </w:pPr>
      <w:r w:rsidRPr="00445A39">
        <w:rPr>
          <w:b/>
          <w:bCs/>
          <w:noProof/>
          <w:sz w:val="22"/>
          <w:szCs w:val="22"/>
          <w:lang w:eastAsia="en-GB"/>
        </w:rPr>
        <w:drawing>
          <wp:inline distT="0" distB="0" distL="0" distR="0" wp14:anchorId="0027C36F" wp14:editId="10811AE5">
            <wp:extent cx="5915025" cy="3591482"/>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urnover.png"/>
                    <pic:cNvPicPr/>
                  </pic:nvPicPr>
                  <pic:blipFill>
                    <a:blip r:embed="rId9"/>
                    <a:stretch>
                      <a:fillRect/>
                    </a:stretch>
                  </pic:blipFill>
                  <pic:spPr>
                    <a:xfrm>
                      <a:off x="0" y="0"/>
                      <a:ext cx="5930583" cy="3600928"/>
                    </a:xfrm>
                    <a:prstGeom prst="rect">
                      <a:avLst/>
                    </a:prstGeom>
                  </pic:spPr>
                </pic:pic>
              </a:graphicData>
            </a:graphic>
          </wp:inline>
        </w:drawing>
      </w:r>
    </w:p>
    <w:p w14:paraId="23CADA2F" w14:textId="77777777" w:rsidR="004E490B" w:rsidRPr="00445A39" w:rsidRDefault="004E490B" w:rsidP="004E490B">
      <w:pPr>
        <w:pStyle w:val="Caption"/>
        <w:rPr>
          <w:b w:val="0"/>
          <w:bCs w:val="0"/>
          <w:sz w:val="22"/>
          <w:szCs w:val="22"/>
          <w:lang w:eastAsia="en-GB"/>
        </w:rPr>
      </w:pPr>
      <w:r w:rsidRPr="00445A39">
        <w:rPr>
          <w:sz w:val="20"/>
          <w:szCs w:val="20"/>
        </w:rPr>
        <w:t xml:space="preserve">Figure </w:t>
      </w:r>
      <w:r w:rsidRPr="00445A39">
        <w:rPr>
          <w:sz w:val="20"/>
          <w:szCs w:val="20"/>
        </w:rPr>
        <w:fldChar w:fldCharType="begin"/>
      </w:r>
      <w:r w:rsidRPr="00445A39">
        <w:rPr>
          <w:sz w:val="20"/>
          <w:szCs w:val="20"/>
        </w:rPr>
        <w:instrText xml:space="preserve"> SEQ Figure \* ARABIC </w:instrText>
      </w:r>
      <w:r w:rsidRPr="00445A39">
        <w:rPr>
          <w:sz w:val="20"/>
          <w:szCs w:val="20"/>
        </w:rPr>
        <w:fldChar w:fldCharType="separate"/>
      </w:r>
      <w:r>
        <w:rPr>
          <w:noProof/>
          <w:sz w:val="20"/>
          <w:szCs w:val="20"/>
        </w:rPr>
        <w:t>7</w:t>
      </w:r>
      <w:r w:rsidRPr="00445A39">
        <w:rPr>
          <w:sz w:val="20"/>
          <w:szCs w:val="20"/>
        </w:rPr>
        <w:fldChar w:fldCharType="end"/>
      </w:r>
      <w:r w:rsidRPr="00445A39">
        <w:rPr>
          <w:sz w:val="20"/>
          <w:szCs w:val="20"/>
        </w:rPr>
        <w:t>.</w:t>
      </w:r>
      <w:r w:rsidRPr="00445A39">
        <w:t xml:space="preserve"> </w:t>
      </w:r>
      <w:r w:rsidRPr="00445A39">
        <w:rPr>
          <w:b w:val="0"/>
        </w:rPr>
        <w:t>Hierarchical clustering analysis of the Aegean islands using a Simpson Turnover matrix. Here we see the islands clustered using UPGMA on our species occurrence lists. We see several apparent clusters which are mostly geographically determined.</w:t>
      </w:r>
    </w:p>
    <w:p w14:paraId="3821144B" w14:textId="77777777" w:rsidR="004E490B" w:rsidRPr="00445A39" w:rsidRDefault="004E490B" w:rsidP="004E490B">
      <w:pPr>
        <w:pStyle w:val="Heading2"/>
        <w:rPr>
          <w:rFonts w:ascii="Times New Roman" w:hAnsi="Times New Roman" w:cs="Times New Roman"/>
          <w:lang w:eastAsia="en-GB"/>
        </w:rPr>
      </w:pPr>
      <w:bookmarkStart w:id="11" w:name="_Toc18065054"/>
      <w:r w:rsidRPr="00445A39">
        <w:rPr>
          <w:rFonts w:ascii="Times New Roman" w:hAnsi="Times New Roman" w:cs="Times New Roman"/>
          <w:lang w:eastAsia="en-GB"/>
        </w:rPr>
        <w:t>Generalized Linear Models</w:t>
      </w:r>
      <w:bookmarkEnd w:id="11"/>
    </w:p>
    <w:p w14:paraId="68144534" w14:textId="77777777" w:rsidR="004E490B" w:rsidRPr="00445A39" w:rsidRDefault="004E490B" w:rsidP="004E490B">
      <w:pPr>
        <w:rPr>
          <w:lang w:eastAsia="en-GB"/>
        </w:rPr>
      </w:pPr>
      <w:r w:rsidRPr="00445A39">
        <w:rPr>
          <w:lang w:eastAsia="en-GB"/>
        </w:rPr>
        <w:t>Using the dredge function in R, we calculated the Akaike Information Criterion correlated for a small sample size (</w:t>
      </w:r>
      <w:proofErr w:type="spellStart"/>
      <w:r w:rsidRPr="00445A39">
        <w:rPr>
          <w:lang w:eastAsia="en-GB"/>
        </w:rPr>
        <w:t>AICc</w:t>
      </w:r>
      <w:proofErr w:type="spellEnd"/>
      <w:r w:rsidRPr="00445A39">
        <w:rPr>
          <w:lang w:eastAsia="en-GB"/>
        </w:rPr>
        <w:t xml:space="preserve">). A list of the four best explanatory models are shown in table 2. From this we gather that the model which best explains the Aegean species richness is one of the </w:t>
      </w:r>
      <w:proofErr w:type="gramStart"/>
      <w:r w:rsidRPr="00445A39">
        <w:rPr>
          <w:lang w:eastAsia="en-GB"/>
        </w:rPr>
        <w:t>form</w:t>
      </w:r>
      <w:proofErr w:type="gramEnd"/>
      <w:r w:rsidRPr="00445A39">
        <w:rPr>
          <w:lang w:eastAsia="en-GB"/>
        </w:rPr>
        <w:t>:</w:t>
      </w:r>
    </w:p>
    <w:p w14:paraId="6CAFD26D" w14:textId="77777777" w:rsidR="004E490B" w:rsidRPr="00445A39" w:rsidRDefault="004E490B" w:rsidP="004E490B">
      <w:pPr>
        <w:rPr>
          <w:lang w:eastAsia="en-GB"/>
        </w:rPr>
      </w:pPr>
    </w:p>
    <w:p w14:paraId="30288713" w14:textId="77777777" w:rsidR="004E490B" w:rsidRPr="00445A39" w:rsidRDefault="004E490B" w:rsidP="004E490B">
      <w:pPr>
        <w:jc w:val="center"/>
        <w:rPr>
          <w:i/>
          <w:iCs/>
          <w:lang w:eastAsia="en-GB"/>
        </w:rPr>
      </w:pPr>
      <w:r w:rsidRPr="00445A39">
        <w:rPr>
          <w:i/>
          <w:iCs/>
          <w:lang w:eastAsia="en-GB"/>
        </w:rPr>
        <w:t>Species = 3.1705 + Area + Distance to Closest Mainland + Annual Precipitation + Others/Forest + 1</w:t>
      </w:r>
    </w:p>
    <w:p w14:paraId="1DD2B7E6" w14:textId="77777777" w:rsidR="004E490B" w:rsidRPr="00445A39" w:rsidRDefault="004E490B" w:rsidP="004E490B">
      <w:pPr>
        <w:jc w:val="center"/>
        <w:rPr>
          <w:lang w:eastAsia="en-GB"/>
        </w:rPr>
      </w:pPr>
    </w:p>
    <w:p w14:paraId="37E5BDC9" w14:textId="6EFE7F8C" w:rsidR="004E490B" w:rsidRPr="00445A39" w:rsidRDefault="001B7637" w:rsidP="004E490B">
      <w:pPr>
        <w:keepNext/>
      </w:pPr>
      <w:r w:rsidRPr="001B7637">
        <w:rPr>
          <w:b/>
          <w:bCs/>
          <w:noProof/>
          <w:lang w:eastAsia="en-GB"/>
        </w:rPr>
        <w:drawing>
          <wp:inline distT="0" distB="0" distL="0" distR="0" wp14:anchorId="03137EA9" wp14:editId="1B0020FE">
            <wp:extent cx="5731510" cy="661035"/>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661035"/>
                    </a:xfrm>
                    <a:prstGeom prst="rect">
                      <a:avLst/>
                    </a:prstGeom>
                  </pic:spPr>
                </pic:pic>
              </a:graphicData>
            </a:graphic>
          </wp:inline>
        </w:drawing>
      </w:r>
    </w:p>
    <w:p w14:paraId="03AE8996" w14:textId="77777777" w:rsidR="004E490B" w:rsidRPr="00445A39" w:rsidRDefault="004E490B" w:rsidP="004E490B">
      <w:pPr>
        <w:pStyle w:val="Caption"/>
      </w:pPr>
      <w:r w:rsidRPr="00445A39">
        <w:rPr>
          <w:sz w:val="20"/>
          <w:szCs w:val="20"/>
        </w:rPr>
        <w:t xml:space="preserve">Table </w:t>
      </w:r>
      <w:r w:rsidRPr="00445A39">
        <w:rPr>
          <w:sz w:val="20"/>
          <w:szCs w:val="20"/>
        </w:rPr>
        <w:fldChar w:fldCharType="begin"/>
      </w:r>
      <w:r w:rsidRPr="00445A39">
        <w:rPr>
          <w:sz w:val="20"/>
          <w:szCs w:val="20"/>
        </w:rPr>
        <w:instrText xml:space="preserve"> SEQ Table \* ARABIC </w:instrText>
      </w:r>
      <w:r w:rsidRPr="00445A39">
        <w:rPr>
          <w:sz w:val="20"/>
          <w:szCs w:val="20"/>
        </w:rPr>
        <w:fldChar w:fldCharType="separate"/>
      </w:r>
      <w:r>
        <w:rPr>
          <w:noProof/>
          <w:sz w:val="20"/>
          <w:szCs w:val="20"/>
        </w:rPr>
        <w:t>3</w:t>
      </w:r>
      <w:r w:rsidRPr="00445A39">
        <w:rPr>
          <w:sz w:val="20"/>
          <w:szCs w:val="20"/>
        </w:rPr>
        <w:fldChar w:fldCharType="end"/>
      </w:r>
      <w:r w:rsidRPr="00445A39">
        <w:rPr>
          <w:sz w:val="20"/>
          <w:szCs w:val="20"/>
        </w:rPr>
        <w:t>.</w:t>
      </w:r>
      <w:r w:rsidRPr="00445A39">
        <w:t xml:space="preserve"> </w:t>
      </w:r>
      <w:r w:rsidRPr="00445A39">
        <w:rPr>
          <w:b w:val="0"/>
        </w:rPr>
        <w:t xml:space="preserve">Here our four best models are shown. The first column shows numbers indicating the different models. The following nine columns show our different factors, with the ones excluded by a given model being marked #N/A. The last </w:t>
      </w:r>
      <w:r w:rsidRPr="00445A39">
        <w:rPr>
          <w:b w:val="0"/>
        </w:rPr>
        <w:lastRenderedPageBreak/>
        <w:t>five columns show us information about how well the model performed, and we see both the degrees of freedom in the model as well as the log likelihood, the Akaike Information Criterion (</w:t>
      </w:r>
      <w:proofErr w:type="spellStart"/>
      <w:r w:rsidRPr="00445A39">
        <w:rPr>
          <w:b w:val="0"/>
        </w:rPr>
        <w:t>AICc</w:t>
      </w:r>
      <w:proofErr w:type="spellEnd"/>
      <w:r w:rsidRPr="00445A39">
        <w:rPr>
          <w:b w:val="0"/>
        </w:rPr>
        <w:t>), the delta value and the model weight</w:t>
      </w:r>
      <w:r w:rsidRPr="00445A39">
        <w:t>.</w:t>
      </w:r>
    </w:p>
    <w:p w14:paraId="59E0F07E" w14:textId="56CC05EE" w:rsidR="004E490B" w:rsidRPr="00445A39" w:rsidRDefault="004E490B" w:rsidP="004E490B">
      <w:pPr>
        <w:rPr>
          <w:lang w:eastAsia="en-GB"/>
        </w:rPr>
      </w:pPr>
      <w:r w:rsidRPr="00445A39">
        <w:rPr>
          <w:lang w:eastAsia="en-GB"/>
        </w:rPr>
        <w:t>Additionally we see that only the top model has a substantial level of empirical support as none of the other models has a delta value below two, which has been suggested as an indicator for the amount of support compared to the other models by</w:t>
      </w:r>
      <w:r w:rsidRPr="00445A39">
        <w:rPr>
          <w:noProof/>
          <w:lang w:eastAsia="en-GB"/>
        </w:rPr>
        <w:t xml:space="preserve"> Burnham and Anderson</w:t>
      </w:r>
      <w:r w:rsidRPr="00445A39">
        <w:rPr>
          <w:lang w:eastAsia="en-GB"/>
        </w:rPr>
        <w:t xml:space="preserve"> </w:t>
      </w:r>
      <w:r w:rsidRPr="00445A39">
        <w:rPr>
          <w:lang w:eastAsia="en-GB"/>
        </w:rPr>
        <w:fldChar w:fldCharType="begin" w:fldLock="1"/>
      </w:r>
      <w:r w:rsidRPr="00445A39">
        <w:rPr>
          <w:lang w:eastAsia="en-GB"/>
        </w:rPr>
        <w:instrText>ADDIN CSL_CITATION {"citationItems":[{"id":"ITEM-1","itemData":{"ISBN":"0387953647","author":[{"dropping-particle":"","family":"Burnham","given":"Kenneth P.","non-dropping-particle":"","parse-names":false,"suffix":""},{"dropping-particle":"","family":"Anderson","given":"David R","non-dropping-particle":"","parse-names":false,"suffix":""}],"edition":"2nd","id":"ITEM-1","issued":{"date-parts":[["2002"]]},"publisher":"Springer International Publishing","title":"Model Selection and Multimodel Inference: A Practical Information- Theoretic Approach, Second Edition","type":"book"},"uris":["http://www.mendeley.com/documents/?uuid=fd22d8fd-2703-4e0d-bd97-302513055839"]}],"mendeley":{"formattedCitation":"(Burnham and Anderson, 2002)","manualFormatting":"(2002)","plainTextFormattedCitation":"(Burnham and Anderson, 2002)","previouslyFormattedCitation":"(Burnham and Anderson, 2002)"},"properties":{"noteIndex":0},"schema":"https://github.com/citation-style-language/schema/raw/master/csl-citation.json"}</w:instrText>
      </w:r>
      <w:r w:rsidRPr="00445A39">
        <w:rPr>
          <w:lang w:eastAsia="en-GB"/>
        </w:rPr>
        <w:fldChar w:fldCharType="separate"/>
      </w:r>
      <w:r w:rsidRPr="00445A39">
        <w:rPr>
          <w:noProof/>
          <w:lang w:eastAsia="en-GB"/>
        </w:rPr>
        <w:t>(2002)</w:t>
      </w:r>
      <w:r w:rsidRPr="00445A39">
        <w:rPr>
          <w:lang w:eastAsia="en-GB"/>
        </w:rPr>
        <w:fldChar w:fldCharType="end"/>
      </w:r>
      <w:r w:rsidRPr="00445A39">
        <w:rPr>
          <w:lang w:eastAsia="en-GB"/>
        </w:rPr>
        <w:t>. The evidence ratio between the two top models is 0.</w:t>
      </w:r>
      <w:r w:rsidR="00ED7983">
        <w:rPr>
          <w:lang w:eastAsia="en-GB"/>
        </w:rPr>
        <w:t>9799</w:t>
      </w:r>
      <w:r w:rsidRPr="00445A39">
        <w:rPr>
          <w:lang w:eastAsia="en-GB"/>
        </w:rPr>
        <w:t>/0.</w:t>
      </w:r>
      <w:r w:rsidR="00ED7983">
        <w:rPr>
          <w:lang w:eastAsia="en-GB"/>
        </w:rPr>
        <w:t>0171</w:t>
      </w:r>
      <w:r w:rsidRPr="00445A39">
        <w:rPr>
          <w:lang w:eastAsia="en-GB"/>
        </w:rPr>
        <w:t xml:space="preserve"> =</w:t>
      </w:r>
      <w:r>
        <w:rPr>
          <w:lang w:eastAsia="en-GB"/>
        </w:rPr>
        <w:t xml:space="preserve"> </w:t>
      </w:r>
      <w:r w:rsidR="00ED7983">
        <w:rPr>
          <w:lang w:eastAsia="en-GB"/>
        </w:rPr>
        <w:t>57.28</w:t>
      </w:r>
      <w:r w:rsidRPr="00445A39">
        <w:rPr>
          <w:lang w:eastAsia="en-GB"/>
        </w:rPr>
        <w:t xml:space="preserve"> </w:t>
      </w:r>
      <w:r w:rsidR="00ED7983">
        <w:rPr>
          <w:lang w:eastAsia="en-GB"/>
        </w:rPr>
        <w:t>suggests a high amount of support for the top model</w:t>
      </w:r>
      <w:r w:rsidRPr="00445A39">
        <w:rPr>
          <w:lang w:eastAsia="en-GB"/>
        </w:rPr>
        <w:t>. This still suggests that both the area of the island, the distance to the closest mainland, the amount of annual precipitation as well as the relative amount of forest and other vegetation all influence the species richness.</w:t>
      </w:r>
    </w:p>
    <w:p w14:paraId="25770A09" w14:textId="64257723" w:rsidR="004E490B" w:rsidRPr="00445A39" w:rsidRDefault="004E490B" w:rsidP="004E490B">
      <w:pPr>
        <w:rPr>
          <w:lang w:eastAsia="en-GB"/>
        </w:rPr>
      </w:pPr>
      <w:r w:rsidRPr="00445A39">
        <w:rPr>
          <w:lang w:eastAsia="en-GB"/>
        </w:rPr>
        <w:t>The percentage deviance explained by this best model is 90.2%, which is very high. The variables output by the top model had a significant</w:t>
      </w:r>
      <w:r w:rsidR="000C7AAD">
        <w:rPr>
          <w:lang w:eastAsia="en-GB"/>
        </w:rPr>
        <w:t xml:space="preserve"> </w:t>
      </w:r>
      <w:r w:rsidRPr="00445A39">
        <w:rPr>
          <w:lang w:eastAsia="en-GB"/>
        </w:rPr>
        <w:t xml:space="preserve">explanatory effect on the species </w:t>
      </w:r>
      <w:proofErr w:type="gramStart"/>
      <w:r w:rsidRPr="00445A39">
        <w:rPr>
          <w:lang w:eastAsia="en-GB"/>
        </w:rPr>
        <w:t>richness</w:t>
      </w:r>
      <w:r w:rsidR="000C7AAD">
        <w:rPr>
          <w:lang w:eastAsia="en-GB"/>
        </w:rPr>
        <w:t xml:space="preserve"> </w:t>
      </w:r>
      <w:r w:rsidR="000C7AAD" w:rsidRPr="00445A39">
        <w:rPr>
          <w:lang w:eastAsia="en-GB"/>
        </w:rPr>
        <w:t xml:space="preserve"> (</w:t>
      </w:r>
      <w:proofErr w:type="gramEnd"/>
      <w:r w:rsidR="000C7AAD" w:rsidRPr="00445A39">
        <w:rPr>
          <w:lang w:eastAsia="en-GB"/>
        </w:rPr>
        <w:t>p&lt;0.001, see table 3)</w:t>
      </w:r>
      <w:r w:rsidR="007C34A6">
        <w:rPr>
          <w:lang w:eastAsia="en-GB"/>
        </w:rPr>
        <w:t>.</w:t>
      </w:r>
    </w:p>
    <w:tbl>
      <w:tblPr>
        <w:tblW w:w="0" w:type="auto"/>
        <w:tblCellMar>
          <w:top w:w="15" w:type="dxa"/>
          <w:left w:w="15" w:type="dxa"/>
          <w:bottom w:w="15" w:type="dxa"/>
          <w:right w:w="15" w:type="dxa"/>
        </w:tblCellMar>
        <w:tblLook w:val="04A0" w:firstRow="1" w:lastRow="0" w:firstColumn="1" w:lastColumn="0" w:noHBand="0" w:noVBand="1"/>
      </w:tblPr>
      <w:tblGrid>
        <w:gridCol w:w="1507"/>
        <w:gridCol w:w="2106"/>
        <w:gridCol w:w="2134"/>
        <w:gridCol w:w="2159"/>
        <w:gridCol w:w="1100"/>
      </w:tblGrid>
      <w:tr w:rsidR="004E490B" w:rsidRPr="00445A39" w14:paraId="2B59594A" w14:textId="77777777" w:rsidTr="00C02A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C8C333" w14:textId="77777777" w:rsidR="004E490B" w:rsidRPr="00445A39" w:rsidRDefault="004E490B" w:rsidP="00C02A1B">
            <w:pPr>
              <w:rPr>
                <w:lang w:eastAsia="en-GB"/>
              </w:rPr>
            </w:pPr>
            <w:r w:rsidRPr="00445A39">
              <w:rPr>
                <w:lang w:eastAsia="en-GB"/>
              </w:rPr>
              <w:t>Variabl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F563C1" w14:textId="77777777" w:rsidR="004E490B" w:rsidRPr="00445A39" w:rsidRDefault="004E490B" w:rsidP="00C02A1B">
            <w:pPr>
              <w:rPr>
                <w:lang w:eastAsia="en-GB"/>
              </w:rPr>
            </w:pPr>
            <w:r w:rsidRPr="00445A39">
              <w:rPr>
                <w:lang w:eastAsia="en-GB"/>
              </w:rPr>
              <w:t>Coefficient (+- S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00AFFD" w14:textId="77777777" w:rsidR="004E490B" w:rsidRPr="00445A39" w:rsidRDefault="004E490B" w:rsidP="00C02A1B">
            <w:pPr>
              <w:rPr>
                <w:lang w:eastAsia="en-GB"/>
              </w:rPr>
            </w:pPr>
            <w:r w:rsidRPr="00445A39">
              <w:rPr>
                <w:lang w:eastAsia="en-GB"/>
              </w:rPr>
              <w:t>Upper 95% CI boun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6C64B0" w14:textId="77777777" w:rsidR="004E490B" w:rsidRPr="00445A39" w:rsidRDefault="004E490B" w:rsidP="00C02A1B">
            <w:pPr>
              <w:rPr>
                <w:lang w:eastAsia="en-GB"/>
              </w:rPr>
            </w:pPr>
            <w:r w:rsidRPr="00445A39">
              <w:rPr>
                <w:lang w:eastAsia="en-GB"/>
              </w:rPr>
              <w:t>Lower 95% CI boun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5F7D5E" w14:textId="77777777" w:rsidR="004E490B" w:rsidRPr="00445A39" w:rsidRDefault="004E490B" w:rsidP="00C02A1B">
            <w:pPr>
              <w:rPr>
                <w:lang w:eastAsia="en-GB"/>
              </w:rPr>
            </w:pPr>
            <w:r w:rsidRPr="00445A39">
              <w:rPr>
                <w:lang w:eastAsia="en-GB"/>
              </w:rPr>
              <w:t>Z value</w:t>
            </w:r>
          </w:p>
        </w:tc>
      </w:tr>
      <w:tr w:rsidR="004E490B" w:rsidRPr="00445A39" w14:paraId="439E4992" w14:textId="77777777" w:rsidTr="00C02A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C33311" w14:textId="77777777" w:rsidR="004E490B" w:rsidRPr="00445A39" w:rsidRDefault="004E490B" w:rsidP="00C02A1B">
            <w:pPr>
              <w:rPr>
                <w:lang w:eastAsia="en-GB"/>
              </w:rPr>
            </w:pPr>
            <w:r w:rsidRPr="00445A39">
              <w:rPr>
                <w:lang w:eastAsia="en-GB"/>
              </w:rPr>
              <w:t>Intercep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8ADC14" w14:textId="77777777" w:rsidR="004E490B" w:rsidRPr="00445A39" w:rsidRDefault="004E490B" w:rsidP="00C02A1B">
            <w:pPr>
              <w:rPr>
                <w:lang w:eastAsia="en-GB"/>
              </w:rPr>
            </w:pPr>
            <w:r w:rsidRPr="00445A39">
              <w:rPr>
                <w:lang w:eastAsia="en-GB"/>
              </w:rPr>
              <w:t>3.1706 (+-0.269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29E15A" w14:textId="77777777" w:rsidR="004E490B" w:rsidRPr="00445A39" w:rsidRDefault="004E490B" w:rsidP="00C02A1B">
            <w:pPr>
              <w:rPr>
                <w:lang w:eastAsia="en-GB"/>
              </w:rPr>
            </w:pPr>
            <w:r w:rsidRPr="00445A39">
              <w:rPr>
                <w:lang w:eastAsia="en-GB"/>
              </w:rPr>
              <w:t>3.33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B71DB9" w14:textId="77777777" w:rsidR="004E490B" w:rsidRPr="00445A39" w:rsidRDefault="004E490B" w:rsidP="00C02A1B">
            <w:pPr>
              <w:rPr>
                <w:lang w:eastAsia="en-GB"/>
              </w:rPr>
            </w:pPr>
            <w:r w:rsidRPr="00445A39">
              <w:rPr>
                <w:lang w:eastAsia="en-GB"/>
              </w:rPr>
              <w:t>3.003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FC2EDA" w14:textId="77777777" w:rsidR="004E490B" w:rsidRPr="00445A39" w:rsidRDefault="004E490B" w:rsidP="00C02A1B">
            <w:pPr>
              <w:rPr>
                <w:lang w:eastAsia="en-GB"/>
              </w:rPr>
            </w:pPr>
            <w:r w:rsidRPr="00445A39">
              <w:rPr>
                <w:lang w:eastAsia="en-GB"/>
              </w:rPr>
              <w:t>11.75***</w:t>
            </w:r>
          </w:p>
        </w:tc>
      </w:tr>
      <w:tr w:rsidR="004E490B" w:rsidRPr="00445A39" w14:paraId="3C0AFCFF" w14:textId="77777777" w:rsidTr="00C02A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7940EE" w14:textId="77777777" w:rsidR="004E490B" w:rsidRPr="00445A39" w:rsidRDefault="004E490B" w:rsidP="00C02A1B">
            <w:pPr>
              <w:rPr>
                <w:lang w:eastAsia="en-GB"/>
              </w:rPr>
            </w:pPr>
            <w:proofErr w:type="spellStart"/>
            <w:r w:rsidRPr="00445A39">
              <w:rPr>
                <w:lang w:eastAsia="en-GB"/>
              </w:rPr>
              <w:t>Precip</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BCAA9A" w14:textId="77777777" w:rsidR="004E490B" w:rsidRPr="00445A39" w:rsidRDefault="004E490B" w:rsidP="00C02A1B">
            <w:pPr>
              <w:rPr>
                <w:lang w:eastAsia="en-GB"/>
              </w:rPr>
            </w:pPr>
            <w:r w:rsidRPr="00445A39">
              <w:rPr>
                <w:lang w:eastAsia="en-GB"/>
              </w:rPr>
              <w:t>0.0026 (+-0.00039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E99C01" w14:textId="77777777" w:rsidR="004E490B" w:rsidRPr="00445A39" w:rsidRDefault="004E490B" w:rsidP="00C02A1B">
            <w:pPr>
              <w:rPr>
                <w:lang w:eastAsia="en-GB"/>
              </w:rPr>
            </w:pPr>
            <w:r w:rsidRPr="00445A39">
              <w:rPr>
                <w:lang w:eastAsia="en-GB"/>
              </w:rPr>
              <w:t>0.002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12A5D5" w14:textId="77777777" w:rsidR="004E490B" w:rsidRPr="00445A39" w:rsidRDefault="004E490B" w:rsidP="00C02A1B">
            <w:pPr>
              <w:rPr>
                <w:lang w:eastAsia="en-GB"/>
              </w:rPr>
            </w:pPr>
            <w:r w:rsidRPr="00445A39">
              <w:rPr>
                <w:lang w:eastAsia="en-GB"/>
              </w:rPr>
              <w:t>0.00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70C38D" w14:textId="77777777" w:rsidR="004E490B" w:rsidRPr="00445A39" w:rsidRDefault="004E490B" w:rsidP="00C02A1B">
            <w:pPr>
              <w:rPr>
                <w:lang w:eastAsia="en-GB"/>
              </w:rPr>
            </w:pPr>
            <w:r w:rsidRPr="00445A39">
              <w:rPr>
                <w:lang w:eastAsia="en-GB"/>
              </w:rPr>
              <w:t>6.59***</w:t>
            </w:r>
          </w:p>
        </w:tc>
      </w:tr>
      <w:tr w:rsidR="004E490B" w:rsidRPr="00445A39" w14:paraId="3350A450" w14:textId="77777777" w:rsidTr="00C02A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989762" w14:textId="77777777" w:rsidR="004E490B" w:rsidRPr="00445A39" w:rsidRDefault="004E490B" w:rsidP="00C02A1B">
            <w:pPr>
              <w:rPr>
                <w:lang w:eastAsia="en-GB"/>
              </w:rPr>
            </w:pPr>
            <w:r w:rsidRPr="00445A39">
              <w:rPr>
                <w:lang w:eastAsia="en-GB"/>
              </w:rPr>
              <w:t>Are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F44EC9" w14:textId="77777777" w:rsidR="004E490B" w:rsidRPr="00445A39" w:rsidRDefault="004E490B" w:rsidP="00C02A1B">
            <w:pPr>
              <w:rPr>
                <w:lang w:eastAsia="en-GB"/>
              </w:rPr>
            </w:pPr>
            <w:r w:rsidRPr="00445A39">
              <w:rPr>
                <w:lang w:eastAsia="en-GB"/>
              </w:rPr>
              <w:t>0.0003 (+-0.000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7F5A19" w14:textId="77777777" w:rsidR="004E490B" w:rsidRPr="00445A39" w:rsidRDefault="004E490B" w:rsidP="00C02A1B">
            <w:pPr>
              <w:rPr>
                <w:lang w:eastAsia="en-GB"/>
              </w:rPr>
            </w:pPr>
            <w:r w:rsidRPr="00445A39">
              <w:rPr>
                <w:lang w:eastAsia="en-GB"/>
              </w:rPr>
              <w:t>0.0003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B04C32" w14:textId="77777777" w:rsidR="004E490B" w:rsidRPr="00445A39" w:rsidRDefault="004E490B" w:rsidP="00C02A1B">
            <w:pPr>
              <w:rPr>
                <w:lang w:eastAsia="en-GB"/>
              </w:rPr>
            </w:pPr>
            <w:r w:rsidRPr="00445A39">
              <w:rPr>
                <w:lang w:eastAsia="en-GB"/>
              </w:rPr>
              <w:t>0.0002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67EF35" w14:textId="77777777" w:rsidR="004E490B" w:rsidRPr="00445A39" w:rsidRDefault="004E490B" w:rsidP="00C02A1B">
            <w:pPr>
              <w:rPr>
                <w:lang w:eastAsia="en-GB"/>
              </w:rPr>
            </w:pPr>
            <w:r w:rsidRPr="00445A39">
              <w:rPr>
                <w:lang w:eastAsia="en-GB"/>
              </w:rPr>
              <w:t>14.29***</w:t>
            </w:r>
          </w:p>
        </w:tc>
      </w:tr>
      <w:tr w:rsidR="004E490B" w:rsidRPr="00445A39" w14:paraId="59584568" w14:textId="77777777" w:rsidTr="00C02A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BC65A8" w14:textId="77777777" w:rsidR="004E490B" w:rsidRPr="00445A39" w:rsidRDefault="004E490B" w:rsidP="00C02A1B">
            <w:pPr>
              <w:rPr>
                <w:lang w:eastAsia="en-GB"/>
              </w:rPr>
            </w:pPr>
            <w:r w:rsidRPr="00445A39">
              <w:rPr>
                <w:lang w:eastAsia="en-GB"/>
              </w:rPr>
              <w:t>DC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94BAA4" w14:textId="77777777" w:rsidR="004E490B" w:rsidRPr="00445A39" w:rsidRDefault="004E490B" w:rsidP="00C02A1B">
            <w:pPr>
              <w:rPr>
                <w:lang w:eastAsia="en-GB"/>
              </w:rPr>
            </w:pPr>
            <w:r w:rsidRPr="00445A39">
              <w:rPr>
                <w:lang w:eastAsia="en-GB"/>
              </w:rPr>
              <w:t>-0.0074 (+-0.0008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C912E6" w14:textId="77777777" w:rsidR="004E490B" w:rsidRPr="00445A39" w:rsidRDefault="004E490B" w:rsidP="00C02A1B">
            <w:pPr>
              <w:rPr>
                <w:lang w:eastAsia="en-GB"/>
              </w:rPr>
            </w:pPr>
            <w:r w:rsidRPr="00445A39">
              <w:rPr>
                <w:lang w:eastAsia="en-GB"/>
              </w:rPr>
              <w:t>-0.006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E6DBEB" w14:textId="77777777" w:rsidR="004E490B" w:rsidRPr="00445A39" w:rsidRDefault="004E490B" w:rsidP="00C02A1B">
            <w:pPr>
              <w:rPr>
                <w:lang w:eastAsia="en-GB"/>
              </w:rPr>
            </w:pPr>
            <w:r w:rsidRPr="00445A39">
              <w:rPr>
                <w:lang w:eastAsia="en-GB"/>
              </w:rPr>
              <w:t>-0.007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8FA276" w14:textId="77777777" w:rsidR="004E490B" w:rsidRPr="00445A39" w:rsidRDefault="004E490B" w:rsidP="00C02A1B">
            <w:pPr>
              <w:rPr>
                <w:lang w:eastAsia="en-GB"/>
              </w:rPr>
            </w:pPr>
            <w:r w:rsidRPr="00445A39">
              <w:rPr>
                <w:lang w:eastAsia="en-GB"/>
              </w:rPr>
              <w:t>-8.67***</w:t>
            </w:r>
          </w:p>
        </w:tc>
      </w:tr>
      <w:tr w:rsidR="004E490B" w:rsidRPr="00445A39" w14:paraId="2B48894B" w14:textId="77777777" w:rsidTr="00C02A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6B9DFE" w14:textId="77777777" w:rsidR="004E490B" w:rsidRPr="00445A39" w:rsidRDefault="004E490B" w:rsidP="00C02A1B">
            <w:pPr>
              <w:rPr>
                <w:lang w:eastAsia="en-GB"/>
              </w:rPr>
            </w:pPr>
            <w:r w:rsidRPr="00445A39">
              <w:rPr>
                <w:lang w:eastAsia="en-GB"/>
              </w:rPr>
              <w:t>Others/Fores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98F2BC" w14:textId="77777777" w:rsidR="004E490B" w:rsidRPr="00445A39" w:rsidRDefault="004E490B" w:rsidP="00C02A1B">
            <w:pPr>
              <w:rPr>
                <w:lang w:eastAsia="en-GB"/>
              </w:rPr>
            </w:pPr>
            <w:r w:rsidRPr="00445A39">
              <w:rPr>
                <w:lang w:eastAsia="en-GB"/>
              </w:rPr>
              <w:t>-0.6372 (+-0.07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A511DA" w14:textId="77777777" w:rsidR="004E490B" w:rsidRPr="00445A39" w:rsidRDefault="004E490B" w:rsidP="00C02A1B">
            <w:pPr>
              <w:rPr>
                <w:lang w:eastAsia="en-GB"/>
              </w:rPr>
            </w:pPr>
            <w:r w:rsidRPr="00445A39">
              <w:rPr>
                <w:lang w:eastAsia="en-GB"/>
              </w:rPr>
              <w:t>-0.59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AAC644" w14:textId="77777777" w:rsidR="004E490B" w:rsidRPr="00445A39" w:rsidRDefault="004E490B" w:rsidP="00C02A1B">
            <w:pPr>
              <w:rPr>
                <w:lang w:eastAsia="en-GB"/>
              </w:rPr>
            </w:pPr>
            <w:r w:rsidRPr="00445A39">
              <w:rPr>
                <w:lang w:eastAsia="en-GB"/>
              </w:rPr>
              <w:t>-0.68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84F218" w14:textId="77777777" w:rsidR="004E490B" w:rsidRPr="00445A39" w:rsidRDefault="004E490B" w:rsidP="00C02A1B">
            <w:pPr>
              <w:keepNext/>
              <w:rPr>
                <w:lang w:eastAsia="en-GB"/>
              </w:rPr>
            </w:pPr>
            <w:r w:rsidRPr="00445A39">
              <w:rPr>
                <w:lang w:eastAsia="en-GB"/>
              </w:rPr>
              <w:t>-8.82***</w:t>
            </w:r>
          </w:p>
        </w:tc>
      </w:tr>
    </w:tbl>
    <w:p w14:paraId="18C7BE6B" w14:textId="77777777" w:rsidR="004E490B" w:rsidRPr="00445A39" w:rsidRDefault="004E490B" w:rsidP="004E490B">
      <w:pPr>
        <w:rPr>
          <w:sz w:val="20"/>
          <w:szCs w:val="20"/>
          <w:lang w:eastAsia="en-GB"/>
        </w:rPr>
      </w:pPr>
      <w:r w:rsidRPr="00445A39">
        <w:rPr>
          <w:sz w:val="20"/>
          <w:szCs w:val="20"/>
          <w:lang w:eastAsia="en-GB"/>
        </w:rPr>
        <w:t>***</w:t>
      </w:r>
      <w:r w:rsidRPr="00445A39">
        <w:rPr>
          <w:i/>
          <w:iCs/>
          <w:sz w:val="20"/>
          <w:szCs w:val="20"/>
          <w:lang w:eastAsia="en-GB"/>
        </w:rPr>
        <w:t>p&lt;0.001</w:t>
      </w:r>
    </w:p>
    <w:p w14:paraId="41E0BCE1" w14:textId="77777777" w:rsidR="004E490B" w:rsidRPr="00445A39" w:rsidRDefault="004E490B" w:rsidP="004E490B">
      <w:pPr>
        <w:pStyle w:val="Caption"/>
        <w:rPr>
          <w:b w:val="0"/>
        </w:rPr>
      </w:pPr>
      <w:r w:rsidRPr="00445A39">
        <w:rPr>
          <w:sz w:val="20"/>
          <w:szCs w:val="20"/>
        </w:rPr>
        <w:t xml:space="preserve">Table </w:t>
      </w:r>
      <w:r w:rsidRPr="00445A39">
        <w:rPr>
          <w:sz w:val="20"/>
          <w:szCs w:val="20"/>
        </w:rPr>
        <w:fldChar w:fldCharType="begin"/>
      </w:r>
      <w:r w:rsidRPr="00445A39">
        <w:rPr>
          <w:sz w:val="20"/>
          <w:szCs w:val="20"/>
        </w:rPr>
        <w:instrText xml:space="preserve"> SEQ Table \* ARABIC </w:instrText>
      </w:r>
      <w:r w:rsidRPr="00445A39">
        <w:rPr>
          <w:sz w:val="20"/>
          <w:szCs w:val="20"/>
        </w:rPr>
        <w:fldChar w:fldCharType="separate"/>
      </w:r>
      <w:r>
        <w:rPr>
          <w:noProof/>
          <w:sz w:val="20"/>
          <w:szCs w:val="20"/>
        </w:rPr>
        <w:t>4</w:t>
      </w:r>
      <w:r w:rsidRPr="00445A39">
        <w:rPr>
          <w:sz w:val="20"/>
          <w:szCs w:val="20"/>
        </w:rPr>
        <w:fldChar w:fldCharType="end"/>
      </w:r>
      <w:r w:rsidRPr="00445A39">
        <w:rPr>
          <w:sz w:val="20"/>
          <w:szCs w:val="20"/>
        </w:rPr>
        <w:t>.</w:t>
      </w:r>
      <w:r w:rsidRPr="00445A39">
        <w:t xml:space="preserve"> </w:t>
      </w:r>
      <w:r w:rsidRPr="00445A39">
        <w:rPr>
          <w:b w:val="0"/>
        </w:rPr>
        <w:t xml:space="preserve">Overview of the output of our GLM. </w:t>
      </w:r>
      <w:proofErr w:type="spellStart"/>
      <w:r w:rsidRPr="00445A39">
        <w:rPr>
          <w:b w:val="0"/>
        </w:rPr>
        <w:t>Precip</w:t>
      </w:r>
      <w:proofErr w:type="spellEnd"/>
      <w:r w:rsidRPr="00445A39">
        <w:rPr>
          <w:b w:val="0"/>
        </w:rPr>
        <w:t xml:space="preserve"> is the annual precipitation, Area is the area of a given island in square </w:t>
      </w:r>
      <w:proofErr w:type="spellStart"/>
      <w:r w:rsidRPr="00445A39">
        <w:rPr>
          <w:b w:val="0"/>
        </w:rPr>
        <w:t>kilometers</w:t>
      </w:r>
      <w:proofErr w:type="spellEnd"/>
      <w:r w:rsidRPr="00445A39">
        <w:rPr>
          <w:b w:val="0"/>
        </w:rPr>
        <w:t>, DCM is the distance to the closest mainland and others/forest is the relative amount of forest on a given island.</w:t>
      </w:r>
    </w:p>
    <w:p w14:paraId="4EE0DD64" w14:textId="77777777" w:rsidR="00EB22E6" w:rsidRDefault="00EB22E6" w:rsidP="00EB22E6"/>
    <w:sectPr w:rsidR="00EB22E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0A94"/>
    <w:rsid w:val="000C7AAD"/>
    <w:rsid w:val="001B7637"/>
    <w:rsid w:val="001D2941"/>
    <w:rsid w:val="002E13F3"/>
    <w:rsid w:val="00327B42"/>
    <w:rsid w:val="00391A2D"/>
    <w:rsid w:val="004E490B"/>
    <w:rsid w:val="0050702A"/>
    <w:rsid w:val="00681BDA"/>
    <w:rsid w:val="007341AC"/>
    <w:rsid w:val="007C34A6"/>
    <w:rsid w:val="008312A0"/>
    <w:rsid w:val="00917ACF"/>
    <w:rsid w:val="00AA77E7"/>
    <w:rsid w:val="00B04EC4"/>
    <w:rsid w:val="00BC0A94"/>
    <w:rsid w:val="00C6200D"/>
    <w:rsid w:val="00D16524"/>
    <w:rsid w:val="00DE1BD4"/>
    <w:rsid w:val="00E3620F"/>
    <w:rsid w:val="00EA10E9"/>
    <w:rsid w:val="00EB22E6"/>
    <w:rsid w:val="00ED1951"/>
    <w:rsid w:val="00ED7983"/>
    <w:rsid w:val="00F07EBC"/>
    <w:rsid w:val="00F93CF9"/>
  </w:rsids>
  <m:mathPr>
    <m:mathFont m:val="Cambria Math"/>
    <m:brkBin m:val="before"/>
    <m:brkBinSub m:val="--"/>
    <m:smallFrac m:val="0"/>
    <m:dispDef/>
    <m:lMargin m:val="0"/>
    <m:rMargin m:val="0"/>
    <m:defJc m:val="centerGroup"/>
    <m:wrapIndent m:val="1440"/>
    <m:intLim m:val="subSup"/>
    <m:naryLim m:val="undOvr"/>
  </m:mathPr>
  <w:themeFontLang w:val="en-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B2C74E"/>
  <w15:chartTrackingRefBased/>
  <w15:docId w15:val="{33427114-0936-4633-B0B8-8AA615BC41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B22E6"/>
    <w:pPr>
      <w:spacing w:after="0" w:line="360" w:lineRule="auto"/>
    </w:pPr>
    <w:rPr>
      <w:rFonts w:ascii="Times New Roman" w:eastAsia="Times New Roman" w:hAnsi="Times New Roman" w:cs="Times New Roman"/>
      <w:sz w:val="24"/>
      <w:szCs w:val="24"/>
      <w:lang w:val="en-GB" w:eastAsia="da-DK"/>
    </w:rPr>
  </w:style>
  <w:style w:type="paragraph" w:styleId="Heading1">
    <w:name w:val="heading 1"/>
    <w:basedOn w:val="Normal"/>
    <w:next w:val="Normal"/>
    <w:link w:val="Heading1Char"/>
    <w:uiPriority w:val="9"/>
    <w:qFormat/>
    <w:rsid w:val="00DE1BD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1"/>
    <w:qFormat/>
    <w:rsid w:val="00EB22E6"/>
    <w:pPr>
      <w:keepNext/>
      <w:spacing w:before="360" w:after="60"/>
      <w:outlineLvl w:val="1"/>
    </w:pPr>
    <w:rPr>
      <w:rFonts w:ascii="Arial" w:hAnsi="Arial" w:cs="Arial"/>
      <w:b/>
      <w:bCs/>
      <w:i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1"/>
    <w:rsid w:val="00EB22E6"/>
    <w:rPr>
      <w:rFonts w:ascii="Arial" w:eastAsia="Times New Roman" w:hAnsi="Arial" w:cs="Arial"/>
      <w:b/>
      <w:bCs/>
      <w:iCs/>
      <w:sz w:val="24"/>
      <w:szCs w:val="28"/>
      <w:lang w:val="en-GB" w:eastAsia="da-DK"/>
    </w:rPr>
  </w:style>
  <w:style w:type="paragraph" w:styleId="Caption">
    <w:name w:val="caption"/>
    <w:basedOn w:val="Normal"/>
    <w:next w:val="Normal"/>
    <w:uiPriority w:val="3"/>
    <w:rsid w:val="00327B42"/>
    <w:pPr>
      <w:spacing w:after="200"/>
    </w:pPr>
    <w:rPr>
      <w:b/>
      <w:bCs/>
      <w:sz w:val="18"/>
      <w:szCs w:val="18"/>
    </w:rPr>
  </w:style>
  <w:style w:type="character" w:customStyle="1" w:styleId="Heading1Char">
    <w:name w:val="Heading 1 Char"/>
    <w:basedOn w:val="DefaultParagraphFont"/>
    <w:link w:val="Heading1"/>
    <w:uiPriority w:val="9"/>
    <w:rsid w:val="00DE1BD4"/>
    <w:rPr>
      <w:rFonts w:asciiTheme="majorHAnsi" w:eastAsiaTheme="majorEastAsia" w:hAnsiTheme="majorHAnsi" w:cstheme="majorBidi"/>
      <w:color w:val="2F5496" w:themeColor="accent1" w:themeShade="BF"/>
      <w:sz w:val="32"/>
      <w:szCs w:val="32"/>
      <w:lang w:val="en-GB" w:eastAsia="da-DK"/>
    </w:rPr>
  </w:style>
  <w:style w:type="paragraph" w:styleId="BalloonText">
    <w:name w:val="Balloon Text"/>
    <w:basedOn w:val="Normal"/>
    <w:link w:val="BalloonTextChar"/>
    <w:uiPriority w:val="99"/>
    <w:semiHidden/>
    <w:unhideWhenUsed/>
    <w:rsid w:val="00DE1BD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1BD4"/>
    <w:rPr>
      <w:rFonts w:ascii="Segoe UI" w:eastAsia="Times New Roman" w:hAnsi="Segoe UI" w:cs="Segoe UI"/>
      <w:sz w:val="18"/>
      <w:szCs w:val="18"/>
      <w:lang w:val="en-GB"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fontTable" Target="fontTable.xml"/><Relationship Id="rId5" Type="http://schemas.openxmlformats.org/officeDocument/2006/relationships/image" Target="media/image2.pn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5</TotalTime>
  <Pages>10</Pages>
  <Words>13354</Words>
  <Characters>76121</Characters>
  <Application>Microsoft Office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 Adam Bøgh Marstrand-Jørgensen</dc:creator>
  <cp:keywords/>
  <dc:description/>
  <cp:lastModifiedBy>Hans Adam Bøgh Marstrand-Jørgensen</cp:lastModifiedBy>
  <cp:revision>19</cp:revision>
  <dcterms:created xsi:type="dcterms:W3CDTF">2019-11-01T10:04:00Z</dcterms:created>
  <dcterms:modified xsi:type="dcterms:W3CDTF">2019-11-01T12:48:00Z</dcterms:modified>
</cp:coreProperties>
</file>